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43211" w:rsidRPr="0009307B" w:rsidRDefault="00143211" w:rsidP="00E55B70">
      <w:pPr>
        <w:pStyle w:val="Kop1"/>
        <w:rPr>
          <w:rFonts w:eastAsiaTheme="minorEastAsia"/>
          <w:lang w:val="en-GB"/>
        </w:rPr>
      </w:pPr>
      <w:r w:rsidRPr="00144CAD">
        <w:rPr>
          <w:lang w:val="en-GB"/>
        </w:rPr>
        <w:t>S</w:t>
      </w:r>
      <w:r w:rsidRPr="00144CAD">
        <w:rPr>
          <w:rFonts w:eastAsiaTheme="minorEastAsia"/>
          <w:lang w:val="en-GB"/>
        </w:rPr>
        <w:t>5</w:t>
      </w:r>
      <w:r w:rsidR="00FC6CEA">
        <w:rPr>
          <w:rFonts w:eastAsiaTheme="minorEastAsia"/>
          <w:lang w:val="en-GB"/>
        </w:rPr>
        <w:t xml:space="preserve"> Text.</w:t>
      </w:r>
      <w:bookmarkStart w:id="0" w:name="_GoBack"/>
      <w:bookmarkEnd w:id="0"/>
      <w:r w:rsidRPr="00144CAD">
        <w:rPr>
          <w:rFonts w:eastAsiaTheme="minorEastAsia"/>
          <w:lang w:val="en-GB"/>
        </w:rPr>
        <w:t xml:space="preserve"> The impact of simplifications in the leaf geometry and transport processes o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eastAsiaTheme="minorEastAsia" w:hAnsi="Cambria Math"/>
              </w:rPr>
              <m:t>A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</w:rPr>
              <m:t>N</m:t>
            </m:r>
          </m:sub>
        </m:sSub>
      </m:oMath>
      <w:r w:rsidRPr="00144CAD">
        <w:rPr>
          <w:rFonts w:eastAsiaTheme="minorEastAsia"/>
          <w:lang w:val="en-GB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eastAsiaTheme="minorEastAsia" w:hAnsi="Cambria Math"/>
              </w:rPr>
              <m:t>f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</w:rPr>
              <m:t>rec</m:t>
            </m:r>
          </m:sub>
        </m:sSub>
      </m:oMath>
    </w:p>
    <w:p w:rsidR="008F2932" w:rsidRPr="0009307B" w:rsidRDefault="008F2932" w:rsidP="008F2932">
      <w:pPr>
        <w:rPr>
          <w:lang w:val="en-GB"/>
        </w:rPr>
      </w:pPr>
    </w:p>
    <w:p w:rsidR="00143211" w:rsidRPr="00144CAD" w:rsidRDefault="0014321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>The model described in the main text of this manuscript makes various simplifications about both the leaf structure and the processes that take place in the leaf. These simplifications are:</w:t>
      </w:r>
    </w:p>
    <w:p w:rsidR="00143211" w:rsidRPr="00144CAD" w:rsidRDefault="0014321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>1). It is assumed that (photo)respiration takes place in a cytosol compartment, rather than a loose mitochondrion in this compartment.</w:t>
      </w:r>
    </w:p>
    <w:p w:rsidR="00143211" w:rsidRPr="00144CAD" w:rsidRDefault="0014321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>2). It is assumed that the light absorption does not vary with the leaf depth.</w:t>
      </w:r>
    </w:p>
    <w:p w:rsidR="00143211" w:rsidRPr="00144CAD" w:rsidRDefault="0014321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>3). It is assumed that there is full CO</w:t>
      </w:r>
      <w:r w:rsidRPr="00144CAD">
        <w:rPr>
          <w:rFonts w:ascii="Times New Roman" w:eastAsiaTheme="minorEastAsia" w:hAnsi="Times New Roman" w:cs="Times New Roman"/>
          <w:sz w:val="24"/>
          <w:szCs w:val="24"/>
          <w:vertAlign w:val="subscript"/>
          <w:lang w:val="en-GB"/>
        </w:rPr>
        <w:t xml:space="preserve">2 </w:t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transport facilitation by carbon anhydrase. </w:t>
      </w:r>
    </w:p>
    <w:p w:rsidR="00143211" w:rsidRPr="00144CAD" w:rsidRDefault="0014321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4). It is assumed that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q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m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/</m:t>
        </m:r>
        <m:r>
          <w:rPr>
            <w:rFonts w:ascii="Cambria Math" w:eastAsiaTheme="minorEastAsia" w:hAnsi="Cambria Math" w:cs="Times New Roman"/>
            <w:sz w:val="24"/>
            <w:szCs w:val="24"/>
          </w:rPr>
          <m:t>S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c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/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m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wall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cyt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str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do not vary in the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z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>-dimension.</w:t>
      </w:r>
    </w:p>
    <w:p w:rsidR="00143211" w:rsidRPr="00E55B70" w:rsidRDefault="0014321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In Supplementary text 4, it is already shown that modelling loose mitochondria in either the inner cytosol or outer cytosol hardly affects the values of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N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rec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predicted by the default model. This demonstrates that, in the case of tomato, simplification 1 is reasonable. The aim of the current supplementary text is to show that the remaining three limitations also will not affect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N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. </w:t>
      </w:r>
      <w:r w:rsidRPr="00E55B7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This will be done by comparing the values of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N</m:t>
            </m:r>
          </m:sub>
        </m:sSub>
      </m:oMath>
      <w:r w:rsidRPr="00E55B7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predicted by the model in this study with the values predicted by the model in 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44CAD" w:rsidRPr="00E55B70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 &lt;EndNote&gt;&lt;Cite&gt;&lt;Author&gt;Ho&lt;/Author&gt;&lt;Year&gt;2016&lt;/Year&gt;&lt;RecNum&gt;140&lt;/RecNum&gt;&lt;DisplayText&gt;[1]&lt;/DisplayText&gt;&lt;record&gt;&lt;rec-number&gt;140&lt;/rec-number&gt;&lt;foreign-keys&gt;&lt;key app="EN" db-id="t5vrzd294rt90letva4pdwva0a5vtx2rszsz" timestamp="1435068198"&gt;140&lt;/key&gt;&lt;/foreign-keys&gt;&lt;ref-type name="Journal Article"&gt;17&lt;/ref-type&gt;&lt;contributors&gt;&lt;authors&gt;&lt;author&gt;Ho, Q. T.&lt;/author&gt;&lt;author&gt;Berghuijs, H.N.C.&lt;/author&gt;&lt;author&gt;Watté, R.&lt;/author&gt;&lt;author&gt;Verboven, P.&lt;/author&gt;&lt;author&gt;Herremans, E.&lt;/author&gt;&lt;author&gt;Yin, X.&lt;/author&gt;&lt;author&gt;Retta, M.A.&lt;/author&gt;&lt;author&gt;Aernouts, B.&lt;/author&gt;&lt;author&gt;Saeys, W.&lt;/author&gt;&lt;author&gt;Helfen, L.&lt;/author&gt;&lt;author&gt;Farquhar, G. D.&lt;/author&gt;&lt;author&gt;Struik, P. C.&lt;/author&gt;&lt;author&gt;Nicolaï, B. M.&lt;/author&gt;&lt;/authors&gt;&lt;/contributors&gt;&lt;titles&gt;&lt;title&gt;&lt;style face="normal" font="default" size="100%"&gt;3-D microscale modeling of CO&lt;/style&gt;&lt;style face="subscript" font="default" size="100%"&gt;2&lt;/style&gt;&lt;style face="normal" font="default" size="100%"&gt; transport and light propagation in tomato leaves enlightens photosynthesis&lt;/style&gt;&lt;/title&gt;&lt;secondary-title&gt;Plant, Cell &amp;amp; Environment&lt;/secondary-title&gt;&lt;/titles&gt;&lt;periodical&gt;&lt;full-title&gt;Plant, Cell &amp;amp; Environment&lt;/full-title&gt;&lt;/periodical&gt;&lt;pages&gt;50-61&lt;/pages&gt;&lt;volume&gt;39&lt;/volume&gt;&lt;number&gt;1&lt;/number&gt;&lt;dates&gt;&lt;year&gt;2016&lt;/year&gt;&lt;/dates&gt;&lt;urls&gt;&lt;/urls&gt;&lt;electronic-resource-num&gt;10.1111/pce.12590&lt;/electronic-resource-num&gt;&lt;/record&gt;&lt;/Cite&gt;&lt;/EndNote&gt;</w:instrTex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44CAD" w:rsidRPr="00E55B70">
        <w:rPr>
          <w:rFonts w:ascii="Times New Roman" w:eastAsiaTheme="minorEastAsia" w:hAnsi="Times New Roman" w:cs="Times New Roman"/>
          <w:noProof/>
          <w:sz w:val="24"/>
          <w:szCs w:val="24"/>
          <w:lang w:val="en-GB"/>
        </w:rPr>
        <w:t>[1]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E55B7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that does not have simplifications 2, 3, and 4.</w:t>
      </w:r>
    </w:p>
    <w:p w:rsidR="00143211" w:rsidRPr="00E55B70" w:rsidRDefault="0014321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</w:p>
    <w:p w:rsidR="00143211" w:rsidRPr="00144CAD" w:rsidRDefault="00143211" w:rsidP="00E55B70">
      <w:pPr>
        <w:pStyle w:val="Kop2"/>
        <w:rPr>
          <w:rFonts w:eastAsiaTheme="minorEastAsia"/>
          <w:b w:val="0"/>
          <w:lang w:val="en-GB"/>
        </w:rPr>
      </w:pPr>
      <w:r w:rsidRPr="00144CAD">
        <w:rPr>
          <w:rFonts w:eastAsiaTheme="minorEastAsia"/>
          <w:lang w:val="en-GB"/>
        </w:rPr>
        <w:t xml:space="preserve">S5.1 Summary description 3-D model in </w:t>
      </w:r>
      <w:r w:rsidRPr="00CC0A02">
        <w:rPr>
          <w:rFonts w:eastAsiaTheme="minorEastAsia"/>
          <w:b w:val="0"/>
        </w:rPr>
        <w:fldChar w:fldCharType="begin"/>
      </w:r>
      <w:r w:rsidR="00144CAD" w:rsidRPr="00144CAD">
        <w:rPr>
          <w:rFonts w:eastAsiaTheme="minorEastAsia"/>
          <w:lang w:val="en-GB"/>
        </w:rPr>
        <w:instrText xml:space="preserve"> ADDIN EN.CITE &lt;EndNote&gt;&lt;Cite&gt;&lt;Author&gt;Ho&lt;/Author&gt;&lt;Year&gt;2016&lt;/Year&gt;&lt;RecNum&gt;140&lt;/RecNum&gt;&lt;DisplayText&gt;[1]&lt;/DisplayText&gt;&lt;record&gt;&lt;rec-number&gt;140&lt;/rec-number&gt;&lt;foreign-keys&gt;&lt;key app="EN" db-id="t5vrzd294rt90letva4pdwva0a5vtx2rszsz" timestamp="1435068198"&gt;140&lt;/key&gt;&lt;/foreign-keys&gt;&lt;ref-type name="Journal Article"&gt;17&lt;/ref-type&gt;&lt;contributors&gt;&lt;authors&gt;&lt;author&gt;Ho, Q. T.&lt;/author&gt;&lt;author&gt;Berghuijs, H.N.C.&lt;/author&gt;&lt;author&gt;Watté, R.&lt;/author&gt;&lt;author&gt;Verboven, P.&lt;/author&gt;&lt;author&gt;Herremans, E.&lt;/author&gt;&lt;author&gt;Yin, X.&lt;/author&gt;&lt;author&gt;Retta, M.A.&lt;/author&gt;&lt;author&gt;Aernouts, B.&lt;/author&gt;&lt;author&gt;Saeys, W.&lt;/author&gt;&lt;author&gt;Helfen, L.&lt;/author&gt;&lt;author&gt;Farquhar, G. D.&lt;/author&gt;&lt;author&gt;Struik, P. C.&lt;/author&gt;&lt;author&gt;Nicolaï, B. M.&lt;/author&gt;&lt;/authors&gt;&lt;/contributors&gt;&lt;titles&gt;&lt;title&gt;&lt;style face="normal" font="default" size="100%"&gt;3-D microscale modeling of CO&lt;/style&gt;&lt;style face="subscript" font="default" size="100%"&gt;2&lt;/style&gt;&lt;style face="normal" font="default" size="100%"&gt; transport and light propagation in tomato leaves enlightens photosynthesis&lt;/style&gt;&lt;/title&gt;&lt;secondary-title&gt;Plant, Cell &amp;amp; Environment&lt;/secondary-title&gt;&lt;/titles&gt;&lt;periodical&gt;&lt;full-title&gt;Plant, Cell &amp;amp; Environment&lt;/full-title&gt;&lt;/periodical&gt;&lt;pages&gt;50-61&lt;/pages&gt;&lt;volume&gt;39&lt;/volume&gt;&lt;number&gt;1&lt;/number&gt;&lt;dates&gt;&lt;year&gt;2016&lt;/year&gt;&lt;/dates&gt;&lt;urls&gt;&lt;/urls&gt;&lt;electronic-resource-num&gt;10.1111/pce.12590&lt;/electronic-resource-num&gt;&lt;/record&gt;&lt;/Cite&gt;&lt;/EndNote&gt;</w:instrText>
      </w:r>
      <w:r w:rsidRPr="00CC0A02">
        <w:rPr>
          <w:rFonts w:eastAsiaTheme="minorEastAsia"/>
          <w:b w:val="0"/>
        </w:rPr>
        <w:fldChar w:fldCharType="separate"/>
      </w:r>
      <w:r w:rsidR="00144CAD" w:rsidRPr="00144CAD">
        <w:rPr>
          <w:rFonts w:eastAsiaTheme="minorEastAsia"/>
          <w:noProof/>
          <w:lang w:val="en-GB"/>
        </w:rPr>
        <w:t>[1]</w:t>
      </w:r>
      <w:r w:rsidRPr="00CC0A02">
        <w:rPr>
          <w:rFonts w:eastAsiaTheme="minorEastAsia"/>
          <w:b w:val="0"/>
        </w:rPr>
        <w:fldChar w:fldCharType="end"/>
      </w:r>
    </w:p>
    <w:p w:rsidR="00143211" w:rsidRPr="00144CAD" w:rsidRDefault="0014321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The model described in 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44CAD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 &lt;EndNote&gt;&lt;Cite&gt;&lt;Author&gt;Ho&lt;/Author&gt;&lt;Year&gt;2016&lt;/Year&gt;&lt;RecNum&gt;140&lt;/RecNum&gt;&lt;DisplayText&gt;[1]&lt;/DisplayText&gt;&lt;record&gt;&lt;rec-number&gt;140&lt;/rec-number&gt;&lt;foreign-keys&gt;&lt;key app="EN" db-id="t5vrzd294rt90letva4pdwva0a5vtx2rszsz" timestamp="1435068198"&gt;140&lt;/key&gt;&lt;/foreign-keys&gt;&lt;ref-type name="Journal Article"&gt;17&lt;/ref-type&gt;&lt;contributors&gt;&lt;authors&gt;&lt;author&gt;Ho, Q. T.&lt;/author&gt;&lt;author&gt;Berghuijs, H.N.C.&lt;/author&gt;&lt;author&gt;Watté, R.&lt;/author&gt;&lt;author&gt;Verboven, P.&lt;/author&gt;&lt;author&gt;Herremans, E.&lt;/author&gt;&lt;author&gt;Yin, X.&lt;/author&gt;&lt;author&gt;Retta, M.A.&lt;/author&gt;&lt;author&gt;Aernouts, B.&lt;/author&gt;&lt;author&gt;Saeys, W.&lt;/author&gt;&lt;author&gt;Helfen, L.&lt;/author&gt;&lt;author&gt;Farquhar, G. D.&lt;/author&gt;&lt;author&gt;Struik, P. C.&lt;/author&gt;&lt;author&gt;Nicolaï, B. M.&lt;/author&gt;&lt;/authors&gt;&lt;/contributors&gt;&lt;titles&gt;&lt;title&gt;&lt;style face="normal" font="default" size="100%"&gt;3-D microscale modeling of CO&lt;/style&gt;&lt;style face="subscript" font="default" size="100%"&gt;2&lt;/style&gt;&lt;style face="normal" font="default" size="100%"&gt; transport and light propagation in tomato leaves enlightens photosynthesis&lt;/style&gt;&lt;/title&gt;&lt;secondary-title&gt;Plant, Cell &amp;amp; Environment&lt;/secondary-title&gt;&lt;/titles&gt;&lt;periodical&gt;&lt;full-title&gt;Plant, Cell &amp;amp; Environment&lt;/full-title&gt;&lt;/periodical&gt;&lt;pages&gt;50-61&lt;/pages&gt;&lt;volume&gt;39&lt;/volume&gt;&lt;number&gt;1&lt;/number&gt;&lt;dates&gt;&lt;year&gt;2016&lt;/year&gt;&lt;/dates&gt;&lt;urls&gt;&lt;/urls&gt;&lt;electronic-resource-num&gt;10.1111/pce.12590&lt;/electronic-resource-num&gt;&lt;/record&gt;&lt;/Cite&gt;&lt;/EndNote&gt;</w:instrTex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44CAD" w:rsidRPr="00144CAD">
        <w:rPr>
          <w:rFonts w:ascii="Times New Roman" w:eastAsiaTheme="minorEastAsia" w:hAnsi="Times New Roman" w:cs="Times New Roman"/>
          <w:noProof/>
          <w:sz w:val="24"/>
          <w:szCs w:val="24"/>
          <w:lang w:val="en-GB"/>
        </w:rPr>
        <w:t>[1]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describes CO</w:t>
      </w:r>
      <w:r w:rsidRPr="00144CAD">
        <w:rPr>
          <w:rFonts w:ascii="Times New Roman" w:eastAsiaTheme="minorEastAsia" w:hAnsi="Times New Roman" w:cs="Times New Roman"/>
          <w:sz w:val="24"/>
          <w:szCs w:val="24"/>
          <w:vertAlign w:val="subscript"/>
          <w:lang w:val="en-GB"/>
        </w:rPr>
        <w:t>2</w:t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transport, production, and consumption in tomato leaves. The leaf geometry is a discretized 3-D tomography  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44CAD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 &lt;EndNote&gt;&lt;Cite&gt;&lt;Author&gt;Ho&lt;/Author&gt;&lt;Year&gt;2016&lt;/Year&gt;&lt;RecNum&gt;140&lt;/RecNum&gt;&lt;DisplayText&gt;[1]&lt;/DisplayText&gt;&lt;record&gt;&lt;rec-number&gt;140&lt;/rec-number&gt;&lt;foreign-keys&gt;&lt;key app="EN" db-id="t5vrzd294rt90letva4pdwva0a5vtx2rszsz" timestamp="1435068198"&gt;140&lt;/key&gt;&lt;/foreign-keys&gt;&lt;ref-type name="Journal Article"&gt;17&lt;/ref-type&gt;&lt;contributors&gt;&lt;authors&gt;&lt;author&gt;Ho, Q. T.&lt;/author&gt;&lt;author&gt;Berghuijs, H.N.C.&lt;/author&gt;&lt;author&gt;Watté, R.&lt;/author&gt;&lt;author&gt;Verboven, P.&lt;/author&gt;&lt;author&gt;Herremans, E.&lt;/author&gt;&lt;author&gt;Yin, X.&lt;/author&gt;&lt;author&gt;Retta, M.A.&lt;/author&gt;&lt;author&gt;Aernouts, B.&lt;/author&gt;&lt;author&gt;Saeys, W.&lt;/author&gt;&lt;author&gt;Helfen, L.&lt;/author&gt;&lt;author&gt;Farquhar, G. D.&lt;/author&gt;&lt;author&gt;Struik, P. C.&lt;/author&gt;&lt;author&gt;Nicolaï, B. M.&lt;/author&gt;&lt;/authors&gt;&lt;/contributors&gt;&lt;titles&gt;&lt;title&gt;&lt;style face="normal" font="default" size="100%"&gt;3-D microscale modeling of CO&lt;/style&gt;&lt;style face="subscript" font="default" size="100%"&gt;2&lt;/style&gt;&lt;style face="normal" font="default" size="100%"&gt; transport and light propagation in tomato leaves enlightens photosynthesis&lt;/style&gt;&lt;/title&gt;&lt;secondary-title&gt;Plant, Cell &amp;amp; Environment&lt;/secondary-title&gt;&lt;/titles&gt;&lt;periodical&gt;&lt;full-title&gt;Plant, Cell &amp;amp; Environment&lt;/full-title&gt;&lt;/periodical&gt;&lt;pages&gt;50-61&lt;/pages&gt;&lt;volume&gt;39&lt;/volume&gt;&lt;number&gt;1&lt;/number&gt;&lt;dates&gt;&lt;year&gt;2016&lt;/year&gt;&lt;/dates&gt;&lt;urls&gt;&lt;/urls&gt;&lt;electronic-resource-num&gt;10.1111/pce.12590&lt;/electronic-resource-num&gt;&lt;/record&gt;&lt;/Cite&gt;&lt;/EndNote&gt;</w:instrTex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44CAD" w:rsidRPr="00144CAD">
        <w:rPr>
          <w:rFonts w:ascii="Times New Roman" w:eastAsiaTheme="minorEastAsia" w:hAnsi="Times New Roman" w:cs="Times New Roman"/>
          <w:noProof/>
          <w:sz w:val="24"/>
          <w:szCs w:val="24"/>
          <w:lang w:val="en-GB"/>
        </w:rPr>
        <w:t>[1]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which was obtained by X-ray synchrotron microscopy 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begin">
          <w:fldData xml:space="preserve">PEVuZE5vdGU+PENpdGU+PEF1dGhvcj5WZXJib3ZlbjwvQXV0aG9yPjxZZWFyPjIwMTU8L1llYXI+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</w:fldData>
        </w:fldChar>
      </w:r>
      <w:r w:rsidR="00144CAD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 </w:instrText>
      </w:r>
      <w:r w:rsidR="00144CAD">
        <w:rPr>
          <w:rFonts w:ascii="Times New Roman" w:eastAsiaTheme="minorEastAsia" w:hAnsi="Times New Roman" w:cs="Times New Roman"/>
          <w:sz w:val="24"/>
          <w:szCs w:val="24"/>
        </w:rPr>
        <w:fldChar w:fldCharType="begin">
          <w:fldData xml:space="preserve">PEVuZE5vdGU+PENpdGU+PEF1dGhvcj5WZXJib3ZlbjwvQXV0aG9yPjxZZWFyPjIwMTU8L1llYXI+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</w:fldData>
        </w:fldChar>
      </w:r>
      <w:r w:rsidR="00144CAD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.DATA </w:instrText>
      </w:r>
      <w:r w:rsidR="00144CAD">
        <w:rPr>
          <w:rFonts w:ascii="Times New Roman" w:eastAsiaTheme="minorEastAsia" w:hAnsi="Times New Roman" w:cs="Times New Roman"/>
          <w:sz w:val="24"/>
          <w:szCs w:val="24"/>
        </w:rPr>
      </w:r>
      <w:r w:rsidR="00144CAD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CC0A02">
        <w:rPr>
          <w:rFonts w:ascii="Times New Roman" w:eastAsiaTheme="minorEastAsia" w:hAnsi="Times New Roman" w:cs="Times New Roman"/>
          <w:sz w:val="24"/>
          <w:szCs w:val="24"/>
        </w:rPr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44CAD" w:rsidRPr="00144CAD">
        <w:rPr>
          <w:rFonts w:ascii="Times New Roman" w:eastAsiaTheme="minorEastAsia" w:hAnsi="Times New Roman" w:cs="Times New Roman"/>
          <w:noProof/>
          <w:sz w:val="24"/>
          <w:szCs w:val="24"/>
          <w:lang w:val="en-GB"/>
        </w:rPr>
        <w:t>[2]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>. Next, the mesophyll cells from the obtained 3-D leaf geometry w</w:t>
      </w:r>
      <w:r w:rsidR="0009307B">
        <w:rPr>
          <w:rFonts w:ascii="Times New Roman" w:eastAsiaTheme="minorEastAsia" w:hAnsi="Times New Roman" w:cs="Times New Roman"/>
          <w:sz w:val="24"/>
          <w:szCs w:val="24"/>
          <w:lang w:val="en-GB"/>
        </w:rPr>
        <w:t>ere</w:t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compartmented into a chloroplast layer that is exposed to the intercellular air space,</w:t>
      </w:r>
    </w:p>
    <w:p w:rsidR="00143211" w:rsidRDefault="0014321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lastRenderedPageBreak/>
        <w:t xml:space="preserve">cytosol layer, and a vacuole. Finally, the chloroplast layer was subdivided into spherical chloroplasts and cytosol compartments in between. Additionally, the remaining compartments were subdivided into intercellular air space and the epidermis. Monte-Carlo ray tracing was applied to calculate the light absorption gradient within this geometry 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44CAD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 &lt;EndNote&gt;&lt;Cite&gt;&lt;Author&gt;Watté&lt;/Author&gt;&lt;Year&gt;2015&lt;/Year&gt;&lt;RecNum&gt;217&lt;/RecNum&gt;&lt;DisplayText&gt;[3]&lt;/DisplayText&gt;&lt;record&gt;&lt;rec-number&gt;217&lt;/rec-number&gt;&lt;foreign-keys&gt;&lt;key app="EN" db-id="t5vrzd294rt90letva4pdwva0a5vtx2rszsz" timestamp="1443729303"&gt;217&lt;/key&gt;&lt;/foreign-keys&gt;&lt;ref-type name="Journal Article"&gt;17&lt;/ref-type&gt;&lt;contributors&gt;&lt;authors&gt;&lt;author&gt;Watté, R.&lt;/author&gt;&lt;author&gt;Aernouts, B.&lt;/author&gt;&lt;author&gt;Van Beers, R.&lt;/author&gt;&lt;author&gt;Herremans, E.&lt;/author&gt;&lt;author&gt;Ho, Q. T.&lt;/author&gt;&lt;author&gt;Verboven, P.&lt;/author&gt;&lt;author&gt;Nicolaï, B.&lt;/author&gt;&lt;author&gt;Saeys, W.&lt;/author&gt;&lt;/authors&gt;&lt;/contributors&gt;&lt;auth-address&gt;Saeys, W&amp;#xD;Katholieke Univ Leuven, MeBioS, Dept Biosyst, Kasteelpk Arenberg 30, B-3001 Louvain, Belgium&amp;#xD;Katholieke Univ Leuven, MeBioS, Dept Biosyst, Kasteelpk Arenberg 30, B-3001 Louvain, Belgium&amp;#xD;Katholieke Univ Leuven, MeBioS, Dept Biosyst, B-3001 Louvain, Belgium&lt;/auth-address&gt;&lt;titles&gt;&lt;title&gt;Modeling the propagation of light in realistic tissue structures with MMC-fpf: a meshed Monte Carlo method with free phase function&lt;/title&gt;&lt;secondary-title&gt;Optics Express&lt;/secondary-title&gt;&lt;alt-title&gt;Opt Express&lt;/alt-title&gt;&lt;/titles&gt;&lt;periodical&gt;&lt;full-title&gt;Optics Express&lt;/full-title&gt;&lt;abbr-1&gt;Opt Express&lt;/abbr-1&gt;&lt;/periodical&gt;&lt;alt-periodical&gt;&lt;full-title&gt;Optics Express&lt;/full-title&gt;&lt;abbr-1&gt;Opt Express&lt;/abbr-1&gt;&lt;/alt-periodical&gt;&lt;pages&gt;17467-17486&lt;/pages&gt;&lt;volume&gt;23&lt;/volume&gt;&lt;number&gt;13&lt;/number&gt;&lt;keywords&gt;&lt;keyword&gt;optical-properties&lt;/keyword&gt;&lt;keyword&gt;diffuse-reflectance&lt;/keyword&gt;&lt;keyword&gt;leaf&lt;/keyword&gt;&lt;keyword&gt;transport&lt;/keyword&gt;&lt;keyword&gt;phantoms&lt;/keyword&gt;&lt;keyword&gt;pigments&lt;/keyword&gt;&lt;keyword&gt;range&lt;/keyword&gt;&lt;keyword&gt;nm&lt;/keyword&gt;&lt;/keywords&gt;&lt;dates&gt;&lt;year&gt;2015&lt;/year&gt;&lt;pub-dates&gt;&lt;date&gt;Jun 29&lt;/date&gt;&lt;/pub-dates&gt;&lt;/dates&gt;&lt;isbn&gt;1094-4087&lt;/isbn&gt;&lt;accession-num&gt;WOS:000358543300096&lt;/accession-num&gt;&lt;urls&gt;&lt;related-urls&gt;&lt;url&gt;&amp;lt;Go to ISI&amp;gt;://WOS:000358543300096&lt;/url&gt;&lt;/related-urls&gt;&lt;/urls&gt;&lt;electronic-resource-num&gt;10.1364/Oe.23.017467&lt;/electronic-resource-num&gt;&lt;language&gt;English&lt;/language&gt;&lt;/record&gt;&lt;/Cite&gt;&lt;/EndNote&gt;</w:instrTex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44CAD" w:rsidRPr="00144CAD">
        <w:rPr>
          <w:rFonts w:ascii="Times New Roman" w:eastAsiaTheme="minorEastAsia" w:hAnsi="Times New Roman" w:cs="Times New Roman"/>
          <w:noProof/>
          <w:sz w:val="24"/>
          <w:szCs w:val="24"/>
          <w:lang w:val="en-GB"/>
        </w:rPr>
        <w:t>[3]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>. Stomatal opening was modelled by making a cylindrical air hole in the epidermis that connects the intercellular air space with the ambient air. This air hole is the stomatal aperture. Over this discretized geometry, a system of partial differential equations for CO</w:t>
      </w:r>
      <w:r w:rsidRPr="00144CAD">
        <w:rPr>
          <w:rFonts w:ascii="Times New Roman" w:eastAsiaTheme="minorEastAsia" w:hAnsi="Times New Roman" w:cs="Times New Roman"/>
          <w:sz w:val="24"/>
          <w:szCs w:val="24"/>
          <w:vertAlign w:val="subscript"/>
          <w:lang w:val="en-GB"/>
        </w:rPr>
        <w:t>2</w:t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transport and HCO</w:t>
      </w:r>
      <w:r w:rsidRPr="00144CAD">
        <w:rPr>
          <w:rFonts w:ascii="Times New Roman" w:eastAsiaTheme="minorEastAsia" w:hAnsi="Times New Roman" w:cs="Times New Roman"/>
          <w:sz w:val="24"/>
          <w:szCs w:val="24"/>
          <w:vertAlign w:val="subscript"/>
          <w:lang w:val="en-GB"/>
        </w:rPr>
        <w:t>3</w:t>
      </w:r>
      <w:r w:rsidRPr="00144CAD">
        <w:rPr>
          <w:rFonts w:ascii="Times New Roman" w:eastAsiaTheme="minorEastAsia" w:hAnsi="Times New Roman" w:cs="Times New Roman"/>
          <w:sz w:val="24"/>
          <w:szCs w:val="24"/>
          <w:vertAlign w:val="superscript"/>
          <w:lang w:val="en-GB"/>
        </w:rPr>
        <w:t>-</w:t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transport were solved. The equations that were used are listed below; the notation of symbols is adjusted in such a way that the notation is the same as the symbols used in the 2-D model from the current study:</w:t>
      </w:r>
    </w:p>
    <w:p w:rsidR="00E55B70" w:rsidRDefault="00E55B70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</w:p>
    <w:p w:rsidR="00E55B70" w:rsidRPr="00E55B70" w:rsidRDefault="00FC6CEA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∇</m:t>
              </m:r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∙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D</m:t>
                  </m:r>
                </m:e>
                <m:sub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CO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,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gas</m:t>
                  </m:r>
                </m:sub>
              </m:s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∇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CO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</m:d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0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5.1</m:t>
                  </m: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e>
              </m:d>
            </m:e>
          </m:eqArr>
        </m:oMath>
      </m:oMathPara>
    </w:p>
    <w:p w:rsidR="00143211" w:rsidRPr="00E55B70" w:rsidRDefault="00FC6CEA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∇</m:t>
              </m:r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∙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eff,i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ζ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D</m:t>
                  </m:r>
                </m:e>
                <m:sub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CO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,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water</m:t>
                  </m:r>
                </m:sub>
              </m:s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∇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CO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</m:d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w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p,i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d,i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-B=0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5.2</m:t>
                  </m: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e>
              </m:d>
            </m:e>
          </m:eqArr>
        </m:oMath>
      </m:oMathPara>
    </w:p>
    <w:p w:rsidR="00E55B70" w:rsidRPr="00CC0A02" w:rsidRDefault="00FC6CEA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="SimSun" w:hAnsi="Cambria Math" w:cs="Times New Roman"/>
                  <w:i/>
                  <w:sz w:val="24"/>
                  <w:szCs w:val="24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eastAsia="SimSun" w:hAnsi="Cambria Math" w:cs="Times New Roman"/>
                  <w:sz w:val="24"/>
                  <w:szCs w:val="24"/>
                </w:rPr>
                <m:t>∇</m:t>
              </m:r>
              <m:r>
                <w:rPr>
                  <w:rFonts w:ascii="Cambria Math" w:eastAsia="SimSun" w:hAnsi="Cambria Math" w:cs="Times New Roman"/>
                  <w:sz w:val="24"/>
                  <w:szCs w:val="24"/>
                </w:rPr>
                <m:t>∙</m:t>
              </m:r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eff,i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ζ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D</m:t>
                  </m:r>
                </m:e>
                <m:sub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HCO</m:t>
                      </m:r>
                    </m:e>
                    <m:sub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3</m:t>
                      </m:r>
                    </m:sub>
                  </m:sSub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,</m:t>
                  </m:r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water</m:t>
                  </m:r>
                </m:sub>
              </m:sSub>
              <m:r>
                <m:rPr>
                  <m:sty m:val="p"/>
                </m:rPr>
                <w:rPr>
                  <w:rFonts w:ascii="Cambria Math" w:eastAsia="SimSun" w:hAnsi="Cambria Math" w:cs="Times New Roman"/>
                  <w:sz w:val="24"/>
                  <w:szCs w:val="24"/>
                </w:rPr>
                <m:t>∇</m:t>
              </m:r>
              <m:d>
                <m:dPr>
                  <m:begChr m:val="["/>
                  <m:endChr m:val="]"/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HCO</m:t>
                      </m:r>
                    </m:e>
                    <m:sub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3</m:t>
                      </m:r>
                    </m:sub>
                  </m:sSub>
                </m:e>
              </m:d>
              <m:r>
                <w:rPr>
                  <w:rFonts w:ascii="Cambria Math" w:eastAsia="SimSun" w:hAnsi="Cambria Math" w:cs="Times New Roman"/>
                  <w:sz w:val="24"/>
                  <w:szCs w:val="24"/>
                </w:rPr>
                <m:t>+B=0#</m:t>
              </m:r>
              <m:d>
                <m:d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S5.3</m:t>
                  </m:r>
                  <m:ctrlP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</m:ctrlPr>
                </m:e>
              </m:d>
            </m:e>
          </m:eqArr>
        </m:oMath>
      </m:oMathPara>
    </w:p>
    <w:p w:rsidR="00E55B70" w:rsidRDefault="00E55B70" w:rsidP="0014321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143211" w:rsidRPr="00144CAD" w:rsidRDefault="0014321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144CAD">
        <w:rPr>
          <w:rFonts w:ascii="Times New Roman" w:hAnsi="Times New Roman" w:cs="Times New Roman"/>
          <w:sz w:val="24"/>
          <w:szCs w:val="24"/>
          <w:lang w:val="en-GB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B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is the conversion rate of CO</w:t>
      </w:r>
      <w:r w:rsidRPr="00144CAD">
        <w:rPr>
          <w:rFonts w:ascii="Times New Roman" w:eastAsiaTheme="minorEastAsia" w:hAnsi="Times New Roman" w:cs="Times New Roman"/>
          <w:sz w:val="24"/>
          <w:szCs w:val="24"/>
          <w:vertAlign w:val="subscript"/>
          <w:lang w:val="en-GB"/>
        </w:rPr>
        <w:t>2</w:t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into HCO</w:t>
      </w:r>
      <w:r w:rsidRPr="00144CAD">
        <w:rPr>
          <w:rFonts w:ascii="Times New Roman" w:eastAsiaTheme="minorEastAsia" w:hAnsi="Times New Roman" w:cs="Times New Roman"/>
          <w:sz w:val="24"/>
          <w:szCs w:val="24"/>
          <w:vertAlign w:val="subscript"/>
          <w:lang w:val="en-GB"/>
        </w:rPr>
        <w:t>3</w:t>
      </w:r>
      <w:r w:rsidRPr="00144CAD">
        <w:rPr>
          <w:rFonts w:ascii="Times New Roman" w:eastAsiaTheme="minorEastAsia" w:hAnsi="Times New Roman" w:cs="Times New Roman"/>
          <w:sz w:val="24"/>
          <w:szCs w:val="24"/>
          <w:vertAlign w:val="superscript"/>
          <w:lang w:val="en-GB"/>
        </w:rPr>
        <w:t>-</w:t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. The subscript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i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indicates that the value depends on the compartment.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D</m:t>
            </m:r>
          </m:e>
          <m:sub>
            <m:sSub>
              <m:sSub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GB"/>
                  </w:rPr>
                  <m:t>CO</m:t>
                </m: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GB"/>
                  </w:rPr>
                  <m:t>2</m:t>
                </m:r>
              </m:sub>
            </m:s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,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gas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is the diffusion coefficient of CO</w:t>
      </w:r>
      <w:r w:rsidRPr="00144CAD">
        <w:rPr>
          <w:rFonts w:ascii="Times New Roman" w:eastAsiaTheme="minorEastAsia" w:hAnsi="Times New Roman" w:cs="Times New Roman"/>
          <w:sz w:val="24"/>
          <w:szCs w:val="24"/>
          <w:vertAlign w:val="subscript"/>
          <w:lang w:val="en-GB"/>
        </w:rPr>
        <w:t>2</w:t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in the gas phase.</w:t>
      </w:r>
    </w:p>
    <w:p w:rsidR="00143211" w:rsidRDefault="0014321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144CAD">
        <w:rPr>
          <w:rFonts w:ascii="Times New Roman" w:hAnsi="Times New Roman" w:cs="Times New Roman"/>
          <w:sz w:val="24"/>
          <w:szCs w:val="24"/>
          <w:lang w:val="en-GB"/>
        </w:rPr>
        <w:t>For the simulations with the 3-D model that are considered in this supplementary text, it is assumed that CO</w:t>
      </w:r>
      <w:r w:rsidRPr="00144CAD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144CAD">
        <w:rPr>
          <w:rFonts w:ascii="Times New Roman" w:hAnsi="Times New Roman" w:cs="Times New Roman"/>
          <w:sz w:val="24"/>
          <w:szCs w:val="24"/>
          <w:lang w:val="en-GB"/>
        </w:rPr>
        <w:t xml:space="preserve"> transport is facilitated by carbon anhydrases in the cytosol and the stroma. In the presence of carbon anhydrases,  </w:t>
      </w:r>
      <m:oMath>
        <m:r>
          <w:rPr>
            <w:rFonts w:ascii="Cambria Math" w:hAnsi="Cambria Math" w:cs="Times New Roman"/>
            <w:sz w:val="24"/>
            <w:szCs w:val="24"/>
          </w:rPr>
          <m:t>B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was represented as 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begin">
          <w:fldData xml:space="preserve">PEVuZE5vdGU+PENpdGU+PEF1dGhvcj5IbzwvQXV0aG9yPjxZZWFyPjIwMTY8L1llYXI+PFJlY051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</w:fldData>
        </w:fldChar>
      </w:r>
      <w:r w:rsidR="00144CAD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 </w:instrText>
      </w:r>
      <w:r w:rsidR="00144CAD">
        <w:rPr>
          <w:rFonts w:ascii="Times New Roman" w:eastAsiaTheme="minorEastAsia" w:hAnsi="Times New Roman" w:cs="Times New Roman"/>
          <w:sz w:val="24"/>
          <w:szCs w:val="24"/>
        </w:rPr>
        <w:fldChar w:fldCharType="begin">
          <w:fldData xml:space="preserve">PEVuZE5vdGU+PENpdGU+PEF1dGhvcj5IbzwvQXV0aG9yPjxZZWFyPjIwMTY8L1llYXI+PFJlY051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</w:fldData>
        </w:fldChar>
      </w:r>
      <w:r w:rsidR="00144CAD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.DATA </w:instrText>
      </w:r>
      <w:r w:rsidR="00144CAD">
        <w:rPr>
          <w:rFonts w:ascii="Times New Roman" w:eastAsiaTheme="minorEastAsia" w:hAnsi="Times New Roman" w:cs="Times New Roman"/>
          <w:sz w:val="24"/>
          <w:szCs w:val="24"/>
        </w:rPr>
      </w:r>
      <w:r w:rsidR="00144CAD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CC0A02">
        <w:rPr>
          <w:rFonts w:ascii="Times New Roman" w:eastAsiaTheme="minorEastAsia" w:hAnsi="Times New Roman" w:cs="Times New Roman"/>
          <w:sz w:val="24"/>
          <w:szCs w:val="24"/>
        </w:rPr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44CAD" w:rsidRPr="00144CAD">
        <w:rPr>
          <w:rFonts w:ascii="Times New Roman" w:eastAsiaTheme="minorEastAsia" w:hAnsi="Times New Roman" w:cs="Times New Roman"/>
          <w:noProof/>
          <w:sz w:val="24"/>
          <w:szCs w:val="24"/>
          <w:lang w:val="en-GB"/>
        </w:rPr>
        <w:t>[1,4]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: </w:t>
      </w:r>
    </w:p>
    <w:p w:rsidR="00E55B70" w:rsidRDefault="00E55B70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</w:p>
    <w:p w:rsidR="00E55B70" w:rsidRPr="00E55B70" w:rsidRDefault="00FC6CEA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eqArr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A</m:t>
                      </m:r>
                    </m:sub>
                  </m:sSub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A</m:t>
                      </m:r>
                    </m:e>
                  </m:d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CO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+</m:t>
                                  </m:r>
                                </m:sup>
                              </m:sSup>
                            </m:e>
                          </m:d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Sup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HCO</m:t>
                                  </m:r>
                                  <m:ctrl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</m:ctrlP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3</m:t>
                                  </m:r>
                                  <m:ctrl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</m:ctrlPr>
                                </m:sub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-</m:t>
                                  </m:r>
                                </m:sup>
                              </m:sSubSup>
                            </m:e>
                          </m:d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K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eq</m:t>
                              </m:r>
                            </m:sub>
                          </m:sSub>
                        </m:den>
                      </m:f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A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CO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CA,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CO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2</m:t>
                              </m:r>
                            </m:sub>
                          </m:sSub>
                        </m:sub>
                      </m:sSub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HCO</m:t>
                              </m:r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3</m:t>
                              </m:r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-</m:t>
                              </m:r>
                            </m:sup>
                          </m:sSubSup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CA,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HCO</m:t>
                              </m:r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3</m:t>
                              </m:r>
                              <m:ctrl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</m:ctrlP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-</m:t>
                              </m:r>
                            </m:sup>
                          </m:sSubSup>
                        </m:sub>
                      </m:sSub>
                    </m:den>
                  </m:f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CO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</m:e>
                  </m:d>
                </m:den>
              </m:f>
              <m:r>
                <w:rPr>
                  <w:rFonts w:ascii="Cambria Math" w:hAnsi="Cambria Math" w:cs="Times New Roman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S5.4</m:t>
                  </m: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e>
              </m:d>
            </m:e>
          </m:eqArr>
        </m:oMath>
      </m:oMathPara>
    </w:p>
    <w:p w:rsidR="00E55B70" w:rsidRPr="00E55B70" w:rsidRDefault="00E55B70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</w:p>
    <w:p w:rsidR="00143211" w:rsidRPr="00144CAD" w:rsidRDefault="0014321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144CAD">
        <w:rPr>
          <w:rFonts w:ascii="Times New Roman" w:hAnsi="Times New Roman" w:cs="Times New Roman"/>
          <w:sz w:val="24"/>
          <w:szCs w:val="24"/>
          <w:lang w:val="en-GB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GB"/>
              </w:rPr>
              <m:t>CA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eq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and </w:t>
      </w:r>
      <m:oMath>
        <m:d>
          <m:dPr>
            <m:begChr m:val="["/>
            <m:endChr m:val="]"/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CA</m:t>
            </m:r>
          </m:e>
        </m:d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re the turnover rate, the equilibrium constant and the concentration of carbon anhydrases, respectively.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CA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GB"/>
                  </w:rPr>
                  <m:t>CO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GB"/>
                  </w:rPr>
                  <m:t>2</m:t>
                </m:r>
              </m:sub>
            </m:sSub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CA</m:t>
            </m:r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,</m:t>
            </m:r>
            <m:sSubSup>
              <m:sSubSup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GB"/>
                  </w:rPr>
                  <m:t>HCO</m:t>
                </m: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GB"/>
                  </w:rPr>
                  <m:t>3</m:t>
                </m: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</m:ctrlPr>
              </m:sub>
              <m:sup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GB"/>
                  </w:rPr>
                  <m:t>-</m:t>
                </m:r>
              </m:sup>
            </m:sSubSup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re the Michaelis-Menten constants of hydration and dehydration, respectively. Equation (S5.4) implicitly assumes that the further dehydration of HCO</w:t>
      </w:r>
      <w:r w:rsidRPr="00144CAD">
        <w:rPr>
          <w:rFonts w:ascii="Times New Roman" w:eastAsiaTheme="minorEastAsia" w:hAnsi="Times New Roman" w:cs="Times New Roman"/>
          <w:sz w:val="24"/>
          <w:szCs w:val="24"/>
          <w:vertAlign w:val="subscript"/>
          <w:lang w:val="en-GB"/>
        </w:rPr>
        <w:t>3</w:t>
      </w:r>
      <w:r w:rsidRPr="00144CAD">
        <w:rPr>
          <w:rFonts w:ascii="Times New Roman" w:eastAsiaTheme="minorEastAsia" w:hAnsi="Times New Roman" w:cs="Times New Roman"/>
          <w:sz w:val="24"/>
          <w:szCs w:val="24"/>
          <w:vertAlign w:val="superscript"/>
          <w:lang w:val="en-GB"/>
        </w:rPr>
        <w:t>-</w:t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into CO</w:t>
      </w:r>
      <w:r w:rsidRPr="00144CAD">
        <w:rPr>
          <w:rFonts w:ascii="Times New Roman" w:eastAsiaTheme="minorEastAsia" w:hAnsi="Times New Roman" w:cs="Times New Roman"/>
          <w:sz w:val="24"/>
          <w:szCs w:val="24"/>
          <w:vertAlign w:val="subscript"/>
          <w:lang w:val="en-GB"/>
        </w:rPr>
        <w:t>3</w:t>
      </w:r>
      <w:r w:rsidRPr="00144CAD">
        <w:rPr>
          <w:rFonts w:ascii="Times New Roman" w:eastAsiaTheme="minorEastAsia" w:hAnsi="Times New Roman" w:cs="Times New Roman"/>
          <w:sz w:val="24"/>
          <w:szCs w:val="24"/>
          <w:vertAlign w:val="superscript"/>
          <w:lang w:val="en-GB"/>
        </w:rPr>
        <w:t>2-</w:t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is negligible under the pH levels in leaves. </w:t>
      </w:r>
    </w:p>
    <w:p w:rsidR="005530E1" w:rsidRPr="00144CAD" w:rsidRDefault="005530E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</w:p>
    <w:p w:rsidR="00143211" w:rsidRPr="00144CAD" w:rsidRDefault="00143211" w:rsidP="00121D84">
      <w:pPr>
        <w:pStyle w:val="Kop2"/>
        <w:rPr>
          <w:rFonts w:eastAsiaTheme="minorEastAsia"/>
          <w:lang w:val="en-GB"/>
        </w:rPr>
      </w:pPr>
      <w:r w:rsidRPr="00144CAD">
        <w:rPr>
          <w:rFonts w:eastAsiaTheme="minorEastAsia"/>
          <w:lang w:val="en-GB"/>
        </w:rPr>
        <w:t>S5.2 Quantification parameter values in the 2-D model and in the 3-D model</w:t>
      </w:r>
    </w:p>
    <w:p w:rsidR="00143211" w:rsidRDefault="0014321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The parameter values in equation (S5.1 -  S5.4) can be found in the supplementary material of the study in 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44CAD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 &lt;EndNote&gt;&lt;Cite&gt;&lt;Author&gt;Ho&lt;/Author&gt;&lt;Year&gt;2016&lt;/Year&gt;&lt;RecNum&gt;140&lt;/RecNum&gt;&lt;DisplayText&gt;[1]&lt;/DisplayText&gt;&lt;record&gt;&lt;rec-number&gt;140&lt;/rec-number&gt;&lt;foreign-keys&gt;&lt;key app="EN" db-id="t5vrzd294rt90letva4pdwva0a5vtx2rszsz" timestamp="1435068198"&gt;140&lt;/key&gt;&lt;/foreign-keys&gt;&lt;ref-type name="Journal Article"&gt;17&lt;/ref-type&gt;&lt;contributors&gt;&lt;authors&gt;&lt;author&gt;Ho, Q. T.&lt;/author&gt;&lt;author&gt;Berghuijs, H.N.C.&lt;/author&gt;&lt;author&gt;Watté, R.&lt;/author&gt;&lt;author&gt;Verboven, P.&lt;/author&gt;&lt;author&gt;Herremans, E.&lt;/author&gt;&lt;author&gt;Yin, X.&lt;/author&gt;&lt;author&gt;Retta, M.A.&lt;/author&gt;&lt;author&gt;Aernouts, B.&lt;/author&gt;&lt;author&gt;Saeys, W.&lt;/author&gt;&lt;author&gt;Helfen, L.&lt;/author&gt;&lt;author&gt;Farquhar, G. D.&lt;/author&gt;&lt;author&gt;Struik, P. C.&lt;/author&gt;&lt;author&gt;Nicolaï, B. M.&lt;/author&gt;&lt;/authors&gt;&lt;/contributors&gt;&lt;titles&gt;&lt;title&gt;&lt;style face="normal" font="default" size="100%"&gt;3-D microscale modeling of CO&lt;/style&gt;&lt;style face="subscript" font="default" size="100%"&gt;2&lt;/style&gt;&lt;style face="normal" font="default" size="100%"&gt; transport and light propagation in tomato leaves enlightens photosynthesis&lt;/style&gt;&lt;/title&gt;&lt;secondary-title&gt;Plant, Cell &amp;amp; Environment&lt;/secondary-title&gt;&lt;/titles&gt;&lt;periodical&gt;&lt;full-title&gt;Plant, Cell &amp;amp; Environment&lt;/full-title&gt;&lt;/periodical&gt;&lt;pages&gt;50-61&lt;/pages&gt;&lt;volume&gt;39&lt;/volume&gt;&lt;number&gt;1&lt;/number&gt;&lt;dates&gt;&lt;year&gt;2016&lt;/year&gt;&lt;/dates&gt;&lt;urls&gt;&lt;/urls&gt;&lt;electronic-resource-num&gt;10.1111/pce.12590&lt;/electronic-resource-num&gt;&lt;/record&gt;&lt;/Cite&gt;&lt;/EndNote&gt;</w:instrTex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44CAD" w:rsidRPr="00144CAD">
        <w:rPr>
          <w:rFonts w:ascii="Times New Roman" w:eastAsiaTheme="minorEastAsia" w:hAnsi="Times New Roman" w:cs="Times New Roman"/>
          <w:noProof/>
          <w:sz w:val="24"/>
          <w:szCs w:val="24"/>
          <w:lang w:val="en-GB"/>
        </w:rPr>
        <w:t>[1]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. For the simulations in the current study, the same parameter values were used for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s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p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  <w:lang w:val="en-GB"/>
                  </w:rPr>
                  <m:t>c\O</m:t>
                </m:r>
              </m:sub>
            </m:s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 xml:space="preserve"> </m:t>
            </m: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e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*</m:t>
            </m:r>
          </m:sup>
        </m:sSup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d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cmax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p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s by 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44CAD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 &lt;EndNote&gt;&lt;Cite&gt;&lt;Author&gt;Ho&lt;/Author&gt;&lt;Year&gt;2016&lt;/Year&gt;&lt;RecNum&gt;140&lt;/RecNum&gt;&lt;DisplayText&gt;[1]&lt;/DisplayText&gt;&lt;record&gt;&lt;rec-number&gt;140&lt;/rec-number&gt;&lt;foreign-keys&gt;&lt;key app="EN" db-id="t5vrzd294rt90letva4pdwva0a5vtx2rszsz" timestamp="1435068198"&gt;140&lt;/key&gt;&lt;/foreign-keys&gt;&lt;ref-type name="Journal Article"&gt;17&lt;/ref-type&gt;&lt;contributors&gt;&lt;authors&gt;&lt;author&gt;Ho, Q. T.&lt;/author&gt;&lt;author&gt;Berghuijs, H.N.C.&lt;/author&gt;&lt;author&gt;Watté, R.&lt;/author&gt;&lt;author&gt;Verboven, P.&lt;/author&gt;&lt;author&gt;Herremans, E.&lt;/author&gt;&lt;author&gt;Yin, X.&lt;/author&gt;&lt;author&gt;Retta, M.A.&lt;/author&gt;&lt;author&gt;Aernouts, B.&lt;/author&gt;&lt;author&gt;Saeys, W.&lt;/author&gt;&lt;author&gt;Helfen, L.&lt;/author&gt;&lt;author&gt;Farquhar, G. D.&lt;/author&gt;&lt;author&gt;Struik, P. C.&lt;/author&gt;&lt;author&gt;Nicolaï, B. M.&lt;/author&gt;&lt;/authors&gt;&lt;/contributors&gt;&lt;titles&gt;&lt;title&gt;&lt;style face="normal" font="default" size="100%"&gt;3-D microscale modeling of CO&lt;/style&gt;&lt;style face="subscript" font="default" size="100%"&gt;2&lt;/style&gt;&lt;style face="normal" font="default" size="100%"&gt; transport and light propagation in tomato leaves enlightens photosynthesis&lt;/style&gt;&lt;/title&gt;&lt;secondary-title&gt;Plant, Cell &amp;amp; Environment&lt;/secondary-title&gt;&lt;/titles&gt;&lt;periodical&gt;&lt;full-title&gt;Plant, Cell &amp;amp; Environment&lt;/full-title&gt;&lt;/periodical&gt;&lt;pages&gt;50-61&lt;/pages&gt;&lt;volume&gt;39&lt;/volume&gt;&lt;number&gt;1&lt;/number&gt;&lt;dates&gt;&lt;year&gt;2016&lt;/year&gt;&lt;/dates&gt;&lt;urls&gt;&lt;/urls&gt;&lt;electronic-resource-num&gt;10.1111/pce.12590&lt;/electronic-resource-num&gt;&lt;/record&gt;&lt;/Cite&gt;&lt;/EndNote&gt;</w:instrTex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44CAD" w:rsidRPr="00144CAD">
        <w:rPr>
          <w:rFonts w:ascii="Times New Roman" w:eastAsiaTheme="minorEastAsia" w:hAnsi="Times New Roman" w:cs="Times New Roman"/>
          <w:noProof/>
          <w:sz w:val="24"/>
          <w:szCs w:val="24"/>
          <w:lang w:val="en-GB"/>
        </w:rPr>
        <w:t>[1]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. For the anatomical parameters, it was assumed that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m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/</m:t>
        </m:r>
        <m:r>
          <w:rPr>
            <w:rFonts w:ascii="Cambria Math" w:eastAsiaTheme="minorEastAsia" w:hAnsi="Cambria Math" w:cs="Times New Roman"/>
            <w:sz w:val="24"/>
            <w:szCs w:val="24"/>
          </w:rPr>
          <m:t>S</m:t>
        </m:r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=16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str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 xml:space="preserve">=2.5 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μ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m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cyt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 xml:space="preserve">=250 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nm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. The values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wall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 xml:space="preserve">=200 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nm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c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/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m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=0.90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were adopted from 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44CAD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 &lt;EndNote&gt;&lt;Cite&gt;&lt;Author&gt;Ho&lt;/Author&gt;&lt;Year&gt;2016&lt;/Year&gt;&lt;RecNum&gt;140&lt;/RecNum&gt;&lt;DisplayText&gt;[1]&lt;/DisplayText&gt;&lt;record&gt;&lt;rec-number&gt;140&lt;/rec-number&gt;&lt;foreign-keys&gt;&lt;key app="EN" db-id="t5vrzd294rt90letva4pdwva0a5vtx2rszsz" timestamp="1435068198"&gt;140&lt;/key&gt;&lt;/foreign-keys&gt;&lt;ref-type name="Journal Article"&gt;17&lt;/ref-type&gt;&lt;contributors&gt;&lt;authors&gt;&lt;author&gt;Ho, Q. T.&lt;/author&gt;&lt;author&gt;Berghuijs, H.N.C.&lt;/author&gt;&lt;author&gt;Watté, R.&lt;/author&gt;&lt;author&gt;Verboven, P.&lt;/author&gt;&lt;author&gt;Herremans, E.&lt;/author&gt;&lt;author&gt;Yin, X.&lt;/author&gt;&lt;author&gt;Retta, M.A.&lt;/author&gt;&lt;author&gt;Aernouts, B.&lt;/author&gt;&lt;author&gt;Saeys, W.&lt;/author&gt;&lt;author&gt;Helfen, L.&lt;/author&gt;&lt;author&gt;Farquhar, G. D.&lt;/author&gt;&lt;author&gt;Struik, P. C.&lt;/author&gt;&lt;author&gt;Nicolaï, B. M.&lt;/author&gt;&lt;/authors&gt;&lt;/contributors&gt;&lt;titles&gt;&lt;title&gt;&lt;style face="normal" font="default" size="100%"&gt;3-D microscale modeling of CO&lt;/style&gt;&lt;style face="subscript" font="default" size="100%"&gt;2&lt;/style&gt;&lt;style face="normal" font="default" size="100%"&gt; transport and light propagation in tomato leaves enlightens photosynthesis&lt;/style&gt;&lt;/title&gt;&lt;secondary-title&gt;Plant, Cell &amp;amp; Environment&lt;/secondary-title&gt;&lt;/titles&gt;&lt;periodical&gt;&lt;full-title&gt;Plant, Cell &amp;amp; Environment&lt;/full-title&gt;&lt;/periodical&gt;&lt;pages&gt;50-61&lt;/pages&gt;&lt;volume&gt;39&lt;/volume&gt;&lt;number&gt;1&lt;/number&gt;&lt;dates&gt;&lt;year&gt;2016&lt;/year&gt;&lt;/dates&gt;&lt;urls&gt;&lt;/urls&gt;&lt;electronic-resource-num&gt;10.1111/pce.12590&lt;/electronic-resource-num&gt;&lt;/record&gt;&lt;/Cite&gt;&lt;/EndNote&gt;</w:instrTex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44CAD" w:rsidRPr="00144CAD">
        <w:rPr>
          <w:rFonts w:ascii="Times New Roman" w:eastAsiaTheme="minorEastAsia" w:hAnsi="Times New Roman" w:cs="Times New Roman"/>
          <w:noProof/>
          <w:sz w:val="24"/>
          <w:szCs w:val="24"/>
          <w:lang w:val="en-GB"/>
        </w:rPr>
        <w:t>[1]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. In the 3-D model in 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44CAD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 &lt;EndNote&gt;&lt;Cite&gt;&lt;Author&gt;Ho&lt;/Author&gt;&lt;Year&gt;2016&lt;/Year&gt;&lt;RecNum&gt;140&lt;/RecNum&gt;&lt;DisplayText&gt;[1]&lt;/DisplayText&gt;&lt;record&gt;&lt;rec-number&gt;140&lt;/rec-number&gt;&lt;foreign-keys&gt;&lt;key app="EN" db-id="t5vrzd294rt90letva4pdwva0a5vtx2rszsz" timestamp="1435068198"&gt;140&lt;/key&gt;&lt;/foreign-keys&gt;&lt;ref-type name="Journal Article"&gt;17&lt;/ref-type&gt;&lt;contributors&gt;&lt;authors&gt;&lt;author&gt;Ho, Q. T.&lt;/author&gt;&lt;author&gt;Berghuijs, H.N.C.&lt;/author&gt;&lt;author&gt;Watté, R.&lt;/author&gt;&lt;author&gt;Verboven, P.&lt;/author&gt;&lt;author&gt;Herremans, E.&lt;/author&gt;&lt;author&gt;Yin, X.&lt;/author&gt;&lt;author&gt;Retta, M.A.&lt;/author&gt;&lt;author&gt;Aernouts, B.&lt;/author&gt;&lt;author&gt;Saeys, W.&lt;/author&gt;&lt;author&gt;Helfen, L.&lt;/author&gt;&lt;author&gt;Farquhar, G. D.&lt;/author&gt;&lt;author&gt;Struik, P. C.&lt;/author&gt;&lt;author&gt;Nicolaï, B. M.&lt;/author&gt;&lt;/authors&gt;&lt;/contributors&gt;&lt;titles&gt;&lt;title&gt;&lt;style face="normal" font="default" size="100%"&gt;3-D microscale modeling of CO&lt;/style&gt;&lt;style face="subscript" font="default" size="100%"&gt;2&lt;/style&gt;&lt;style face="normal" font="default" size="100%"&gt; transport and light propagation in tomato leaves enlightens photosynthesis&lt;/style&gt;&lt;/title&gt;&lt;secondary-title&gt;Plant, Cell &amp;amp; Environment&lt;/secondary-title&gt;&lt;/titles&gt;&lt;periodical&gt;&lt;full-title&gt;Plant, Cell &amp;amp; Environment&lt;/full-title&gt;&lt;/periodical&gt;&lt;pages&gt;50-61&lt;/pages&gt;&lt;volume&gt;39&lt;/volume&gt;&lt;number&gt;1&lt;/number&gt;&lt;dates&gt;&lt;year&gt;2016&lt;/year&gt;&lt;/dates&gt;&lt;urls&gt;&lt;/urls&gt;&lt;electronic-resource-num&gt;10.1111/pce.12590&lt;/electronic-resource-num&gt;&lt;/record&gt;&lt;/Cite&gt;&lt;/EndNote&gt;</w:instrTex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44CAD" w:rsidRPr="00144CAD">
        <w:rPr>
          <w:rFonts w:ascii="Times New Roman" w:eastAsiaTheme="minorEastAsia" w:hAnsi="Times New Roman" w:cs="Times New Roman"/>
          <w:noProof/>
          <w:sz w:val="24"/>
          <w:szCs w:val="24"/>
          <w:lang w:val="en-GB"/>
        </w:rPr>
        <w:t>[1]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it is assumed that the radius of the stomatal pore does not change with increase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a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. Unlike the 2-D model in the current study, the 3-D model does not use stomatal conductance as an implicit input value in the 3-D model. In order to use the same stomatal conductance as input for the 2-D model as for the model in 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44CAD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 &lt;EndNote&gt;&lt;Cite&gt;&lt;Author&gt;Ho&lt;/Author&gt;&lt;Year&gt;2016&lt;/Year&gt;&lt;RecNum&gt;140&lt;/RecNum&gt;&lt;DisplayText&gt;[1]&lt;/DisplayText&gt;&lt;record&gt;&lt;rec-number&gt;140&lt;/rec-number&gt;&lt;foreign-keys&gt;&lt;key app="EN" db-id="t5vrzd294rt90letva4pdwva0a5vtx2rszsz" timestamp="1435068198"&gt;140&lt;/key&gt;&lt;/foreign-keys&gt;&lt;ref-type name="Journal Article"&gt;17&lt;/ref-type&gt;&lt;contributors&gt;&lt;authors&gt;&lt;author&gt;Ho, Q. T.&lt;/author&gt;&lt;author&gt;Berghuijs, H.N.C.&lt;/author&gt;&lt;author&gt;Watté, R.&lt;/author&gt;&lt;author&gt;Verboven, P.&lt;/author&gt;&lt;author&gt;Herremans, E.&lt;/author&gt;&lt;author&gt;Yin, X.&lt;/author&gt;&lt;author&gt;Retta, M.A.&lt;/author&gt;&lt;author&gt;Aernouts, B.&lt;/author&gt;&lt;author&gt;Saeys, W.&lt;/author&gt;&lt;author&gt;Helfen, L.&lt;/author&gt;&lt;author&gt;Farquhar, G. D.&lt;/author&gt;&lt;author&gt;Struik, P. C.&lt;/author&gt;&lt;author&gt;Nicolaï, B. M.&lt;/author&gt;&lt;/authors&gt;&lt;/contributors&gt;&lt;titles&gt;&lt;title&gt;&lt;style face="normal" font="default" size="100%"&gt;3-D microscale modeling of CO&lt;/style&gt;&lt;style face="subscript" font="default" size="100%"&gt;2&lt;/style&gt;&lt;style face="normal" font="default" size="100%"&gt; transport and light propagation in tomato leaves enlightens photosynthesis&lt;/style&gt;&lt;/title&gt;&lt;secondary-title&gt;Plant, Cell &amp;amp; Environment&lt;/secondary-title&gt;&lt;/titles&gt;&lt;periodical&gt;&lt;full-title&gt;Plant, Cell &amp;amp; Environment&lt;/full-title&gt;&lt;/periodical&gt;&lt;pages&gt;50-61&lt;/pages&gt;&lt;volume&gt;39&lt;/volume&gt;&lt;number&gt;1&lt;/number&gt;&lt;dates&gt;&lt;year&gt;2016&lt;/year&gt;&lt;/dates&gt;&lt;urls&gt;&lt;/urls&gt;&lt;electronic-resource-num&gt;10.1111/pce.12590&lt;/electronic-resource-num&gt;&lt;/record&gt;&lt;/Cite&gt;&lt;/EndNote&gt;</w:instrTex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44CAD" w:rsidRPr="00144CAD">
        <w:rPr>
          <w:rFonts w:ascii="Times New Roman" w:eastAsiaTheme="minorEastAsia" w:hAnsi="Times New Roman" w:cs="Times New Roman"/>
          <w:noProof/>
          <w:sz w:val="24"/>
          <w:szCs w:val="24"/>
          <w:lang w:val="en-GB"/>
        </w:rPr>
        <w:t>[1]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first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i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N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were calculated for each value of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a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from the solution of the 3-D model:</w:t>
      </w:r>
    </w:p>
    <w:p w:rsidR="00404E2C" w:rsidRDefault="00404E2C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</w:p>
    <w:p w:rsidR="00404E2C" w:rsidRPr="00404E2C" w:rsidRDefault="00FC6CEA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="SimSun" w:hAnsi="Cambria Math" w:cs="Times New Roman"/>
                  <w:i/>
                  <w:sz w:val="24"/>
                  <w:szCs w:val="24"/>
                </w:rPr>
              </m:ctrlPr>
            </m:eqArrPr>
            <m:e>
              <m:r>
                <w:rPr>
                  <w:rFonts w:ascii="Cambria Math" w:eastAsia="SimSun" w:hAnsi="Cambria Math" w:cs="Times New Roman"/>
                  <w:sz w:val="24"/>
                  <w:szCs w:val="24"/>
                </w:rPr>
                <m:t>W=</m:t>
              </m:r>
              <m:d>
                <m:d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∭"/>
                      <m:limLoc m:val="undOvr"/>
                      <m:ctrlPr>
                        <w:rPr>
                          <w:rFonts w:ascii="Cambria Math" w:eastAsia="SimSun" w:hAnsi="Cambria Math" w:cs="Times New Roman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Stroma</m:t>
                      </m:r>
                    </m:sub>
                    <m:sup/>
                    <m:e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w d</m:t>
                      </m:r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 xml:space="preserve">x </m:t>
                      </m:r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d</m:t>
                      </m:r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 xml:space="preserve">y </m:t>
                      </m:r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d</m:t>
                      </m:r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z</m:t>
                      </m:r>
                    </m:e>
                  </m:nary>
                </m:e>
              </m:d>
              <m:sSup>
                <m:sSup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S</m:t>
                  </m:r>
                </m:e>
                <m:sup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-1</m:t>
                  </m:r>
                </m:sup>
              </m:sSup>
              <m:r>
                <w:rPr>
                  <w:rFonts w:ascii="Cambria Math" w:eastAsia="SimSun" w:hAnsi="Cambria Math" w:cs="Times New Roman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S5.5</m:t>
                  </m:r>
                  <m:ctrlP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</m:ctrlPr>
                </m:e>
              </m:d>
            </m:e>
          </m:eqArr>
        </m:oMath>
      </m:oMathPara>
    </w:p>
    <w:p w:rsidR="00404E2C" w:rsidRPr="00404E2C" w:rsidRDefault="00FC6CEA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="SimSun" w:hAnsi="Cambria Math" w:cs="Times New Roman"/>
                  <w:i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p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∭"/>
                      <m:limLoc m:val="undOvr"/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Stroma</m:t>
                      </m:r>
                    </m:sub>
                    <m:sup/>
                    <m:e>
                      <m:f>
                        <m:f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w</m:t>
                          </m:r>
                          <m:sSup>
                            <m:sSupPr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Theme="minorEastAsia" w:hAnsi="Cambria Math" w:cs="Times New Roman"/>
                                  <w:sz w:val="24"/>
                                  <w:szCs w:val="24"/>
                                </w:rPr>
                                <m:t>γ</m:t>
                              </m:r>
                            </m:e>
                            <m:sup>
                              <m:r>
                                <w:rPr>
                                  <w:rFonts w:ascii="Cambria Math" w:eastAsiaTheme="minorEastAsia" w:hAnsi="Cambria Math" w:cs="Times New Roman"/>
                                  <w:sz w:val="24"/>
                                  <w:szCs w:val="24"/>
                                </w:rPr>
                                <m:t>*</m:t>
                              </m:r>
                            </m:sup>
                          </m:sSup>
                        </m:num>
                        <m:den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Theme="minorEastAsia" w:hAnsi="Cambria Math" w:cs="Times New Roman"/>
                                      <w:sz w:val="24"/>
                                      <w:szCs w:val="24"/>
                                    </w:rPr>
                                    <m:t>CO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Theme="minorEastAsia" w:hAnsi="Cambria Math" w:cs="Times New Roman"/>
                                      <w:sz w:val="24"/>
                                      <w:szCs w:val="24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</m:den>
                      </m:f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 xml:space="preserve"> </m:t>
                      </m:r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d</m:t>
                      </m:r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 xml:space="preserve">x </m:t>
                      </m:r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d</m:t>
                      </m:r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 xml:space="preserve">y </m:t>
                      </m:r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d</m:t>
                      </m:r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z</m:t>
                      </m:r>
                    </m:e>
                  </m:nary>
                </m:e>
              </m:d>
              <m:sSup>
                <m:sSup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S</m:t>
                  </m:r>
                </m:e>
                <m:sup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-1</m:t>
                  </m:r>
                </m:sup>
              </m:s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S5.6</m:t>
                  </m:r>
                  <m:ctrlP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</m:ctrlPr>
                </m:e>
              </m:d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</m:eqArr>
        </m:oMath>
      </m:oMathPara>
    </w:p>
    <w:p w:rsidR="00404E2C" w:rsidRPr="00404E2C" w:rsidRDefault="00FC6CEA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="SimSun" w:hAnsi="Cambria Math" w:cs="Times New Roman"/>
                  <w:i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d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∭"/>
                      <m:limLoc m:val="undOvr"/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Cytosol</m:t>
                      </m:r>
                    </m:sub>
                    <m:sup/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 xml:space="preserve"> </m:t>
                      </m:r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d</m:t>
                      </m:r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 xml:space="preserve">x </m:t>
                      </m:r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d</m:t>
                      </m:r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 xml:space="preserve">y </m:t>
                      </m:r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d</m:t>
                      </m:r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z</m:t>
                      </m:r>
                    </m:e>
                  </m:nary>
                </m:e>
              </m:d>
              <m:sSup>
                <m:sSup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S</m:t>
                  </m:r>
                </m:e>
                <m:sup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-1</m:t>
                  </m:r>
                </m:sup>
              </m:s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S5.7</m:t>
                  </m:r>
                  <m:ctrlP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</m:ctrlPr>
                </m:e>
              </m:d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>
          </m:eqArr>
        </m:oMath>
      </m:oMathPara>
    </w:p>
    <w:p w:rsidR="00404E2C" w:rsidRPr="00404E2C" w:rsidRDefault="00FC6CEA" w:rsidP="00404E2C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RT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∭"/>
                      <m:limLoc m:val="undOvr"/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Intercellular air space</m:t>
                      </m:r>
                    </m:sub>
                    <m:sup/>
                    <m:e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 w:cs="Times New Roman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 w:cs="Times New Roman"/>
                                  <w:sz w:val="24"/>
                                  <w:szCs w:val="24"/>
                                </w:rPr>
                                <m:t>CO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 w:cs="Times New Roman"/>
                                  <w:sz w:val="24"/>
                                  <w:szCs w:val="24"/>
                                </w:rPr>
                                <m:t>2</m:t>
                              </m:r>
                            </m:sub>
                          </m:sSub>
                        </m:e>
                      </m:d>
                    </m:e>
                  </m:nary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 xml:space="preserve"> 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d</m:t>
                  </m:r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 xml:space="preserve">x 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d</m:t>
                  </m:r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 xml:space="preserve">y 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d</m:t>
                  </m:r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z</m:t>
                  </m:r>
                </m:e>
              </m:d>
              <m:sSup>
                <m:sSup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nary>
                        <m:naryPr>
                          <m:chr m:val="∭"/>
                          <m:limLoc m:val="undOvr"/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naryPr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Intercellular air space</m:t>
                          </m:r>
                        </m:sub>
                        <m:sup/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d</m:t>
                          </m:r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 xml:space="preserve">x 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d</m:t>
                          </m:r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 xml:space="preserve">y 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d</m:t>
                          </m:r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</w:rPr>
                            <m:t>z</m:t>
                          </m:r>
                        </m:e>
                      </m:nary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 xml:space="preserve"> 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-1</m:t>
                  </m:r>
                </m:sup>
              </m:s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5.8</m:t>
                  </m: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e>
              </m:d>
            </m:e>
          </m:eqArr>
        </m:oMath>
      </m:oMathPara>
    </w:p>
    <w:p w:rsidR="00143211" w:rsidRPr="00404E2C" w:rsidRDefault="00FC6CEA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="SimSun" w:hAnsi="Cambria Math" w:cs="Times New Roman"/>
                  <w:i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N</m:t>
                  </m:r>
                </m:sub>
              </m:sSub>
              <m:r>
                <w:rPr>
                  <w:rFonts w:ascii="Cambria Math" w:eastAsia="SimSun" w:hAnsi="Cambria Math" w:cs="Times New Roman"/>
                  <w:sz w:val="24"/>
                  <w:szCs w:val="24"/>
                </w:rPr>
                <m:t>=W-</m:t>
              </m:r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p</m:t>
                  </m:r>
                </m:sub>
              </m:sSub>
              <m:r>
                <w:rPr>
                  <w:rFonts w:ascii="Cambria Math" w:eastAsia="SimSun" w:hAnsi="Cambria Math" w:cs="Times New Roman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d</m:t>
                  </m:r>
                </m:sub>
              </m:sSub>
              <m:r>
                <w:rPr>
                  <w:rFonts w:ascii="Cambria Math" w:eastAsia="SimSun" w:hAnsi="Cambria Math" w:cs="Times New Roman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S5.9</m:t>
                  </m:r>
                  <m:ctrlP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</m:ctrlPr>
                </m:e>
              </m:d>
            </m:e>
          </m:eqArr>
        </m:oMath>
      </m:oMathPara>
    </w:p>
    <w:p w:rsidR="00404E2C" w:rsidRPr="00404E2C" w:rsidRDefault="00FC6CEA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g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N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a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S5.10</m:t>
                  </m: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e>
              </m:d>
            </m:e>
          </m:eqArr>
        </m:oMath>
      </m:oMathPara>
    </w:p>
    <w:p w:rsidR="00404E2C" w:rsidRPr="00CC0A02" w:rsidRDefault="00404E2C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:rsidR="00143211" w:rsidRPr="00144CAD" w:rsidRDefault="00143211" w:rsidP="008F2932">
      <w:pPr>
        <w:pStyle w:val="Kop2"/>
        <w:rPr>
          <w:rFonts w:eastAsiaTheme="minorEastAsia"/>
          <w:lang w:val="en-GB"/>
        </w:rPr>
      </w:pPr>
      <w:r w:rsidRPr="00144CAD">
        <w:rPr>
          <w:rFonts w:eastAsiaTheme="minorEastAsia"/>
          <w:lang w:val="en-GB"/>
        </w:rPr>
        <w:t>S5.3 Comparison of simple 2-D model to complex 3-D model</w:t>
      </w:r>
    </w:p>
    <w:p w:rsidR="00143211" w:rsidRPr="00144CAD" w:rsidRDefault="00143211" w:rsidP="00143211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For each combination of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a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calculated values of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g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s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(equations (S5.5-S5.10)) were used as input values for the 2-D model. Furthermore, the values of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J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calculated by the 3-D model, were used as input for the 2-D model. The calculations are done for three of the six tomato leaf types examined in 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44CAD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instrText xml:space="preserve"> ADDIN EN.CITE &lt;EndNote&gt;&lt;Cite&gt;&lt;Author&gt;Ho&lt;/Author&gt;&lt;Year&gt;2016&lt;/Year&gt;&lt;RecNum&gt;140&lt;/RecNum&gt;&lt;DisplayText&gt;[1]&lt;/DisplayText&gt;&lt;record&gt;&lt;rec-number&gt;140&lt;/rec-number&gt;&lt;foreign-keys&gt;&lt;key app="EN" db-id="t5vrzd294rt90letva4pdwva0a5vtx2rszsz" timestamp="1435068198"&gt;140&lt;/key&gt;&lt;/foreign-keys&gt;&lt;ref-type name="Journal Article"&gt;17&lt;/ref-type&gt;&lt;contributors&gt;&lt;authors&gt;&lt;author&gt;Ho, Q. T.&lt;/author&gt;&lt;author&gt;Berghuijs, H.N.C.&lt;/author&gt;&lt;author&gt;Watté, R.&lt;/author&gt;&lt;author&gt;Verboven, P.&lt;/author&gt;&lt;author&gt;Herremans, E.&lt;/author&gt;&lt;author&gt;Yin, X.&lt;/author&gt;&lt;author&gt;Retta, M.A.&lt;/author&gt;&lt;author&gt;Aernouts, B.&lt;/author&gt;&lt;author&gt;Saeys, W.&lt;/author&gt;&lt;author&gt;Helfen, L.&lt;/author&gt;&lt;author&gt;Farquhar, G. D.&lt;/author&gt;&lt;author&gt;Struik, P. C.&lt;/author&gt;&lt;author&gt;Nicolaï, B. M.&lt;/author&gt;&lt;/authors&gt;&lt;/contributors&gt;&lt;titles&gt;&lt;title&gt;&lt;style face="normal" font="default" size="100%"&gt;3-D microscale modeling of CO&lt;/style&gt;&lt;style face="subscript" font="default" size="100%"&gt;2&lt;/style&gt;&lt;style face="normal" font="default" size="100%"&gt; transport and light propagation in tomato leaves enlightens photosynthesis&lt;/style&gt;&lt;/title&gt;&lt;secondary-title&gt;Plant, Cell &amp;amp; Environment&lt;/secondary-title&gt;&lt;/titles&gt;&lt;periodical&gt;&lt;full-title&gt;Plant, Cell &amp;amp; Environment&lt;/full-title&gt;&lt;/periodical&gt;&lt;pages&gt;50-61&lt;/pages&gt;&lt;volume&gt;39&lt;/volume&gt;&lt;number&gt;1&lt;/number&gt;&lt;dates&gt;&lt;year&gt;2016&lt;/year&gt;&lt;/dates&gt;&lt;urls&gt;&lt;/urls&gt;&lt;electronic-resource-num&gt;10.1111/pce.12590&lt;/electronic-resource-num&gt;&lt;/record&gt;&lt;/Cite&gt;&lt;/EndNote&gt;</w:instrTex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44CAD" w:rsidRPr="00144CAD">
        <w:rPr>
          <w:rFonts w:ascii="Times New Roman" w:eastAsiaTheme="minorEastAsia" w:hAnsi="Times New Roman" w:cs="Times New Roman"/>
          <w:noProof/>
          <w:sz w:val="24"/>
          <w:szCs w:val="24"/>
          <w:lang w:val="en-GB"/>
        </w:rPr>
        <w:t>[1]</w:t>
      </w:r>
      <w:r w:rsidRPr="00CC0A0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>. These leaf types are “Admiro lower leaf”, “Doloress lower leaf”, and “Growdena</w:t>
      </w:r>
      <w:r w:rsidR="00073F06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lower leaf”.</w:t>
      </w:r>
      <w:r w:rsidR="00686E9E"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</w:t>
      </w:r>
      <w:r w:rsidR="005B3296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Fig A </w:t>
      </w: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shows diagrams, in which the values of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N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for each value of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a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predicted by the 2-D model are plotted against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N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values for the sam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a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predicted by the 3-D model. This shows that all values of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N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with a possible exception of the highest values of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a</m:t>
            </m:r>
          </m:sub>
        </m:sSub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a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 xml:space="preserve">=100 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Pa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a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 xml:space="preserve">=150 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Pa</m:t>
        </m:r>
      </m:oMath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) for Doloress lower leaf and Growdena lower leaf, are about the same for both the 2-D and the 3-D model.  </w:t>
      </w:r>
    </w:p>
    <w:p w:rsidR="00143211" w:rsidRPr="00144CAD" w:rsidRDefault="00143211" w:rsidP="00143211">
      <w:pPr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144CAD">
        <w:rPr>
          <w:rFonts w:ascii="Times New Roman" w:eastAsiaTheme="minorEastAsia" w:hAnsi="Times New Roman" w:cs="Times New Roman"/>
          <w:sz w:val="24"/>
          <w:szCs w:val="24"/>
          <w:lang w:val="en-GB"/>
        </w:rPr>
        <w:br w:type="page"/>
      </w:r>
    </w:p>
    <w:tbl>
      <w:tblPr>
        <w:tblStyle w:val="Tabel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6"/>
        <w:gridCol w:w="4536"/>
      </w:tblGrid>
      <w:tr w:rsidR="00143211" w:rsidRPr="00CC0A02" w:rsidTr="00D14CF1">
        <w:tc>
          <w:tcPr>
            <w:tcW w:w="4643" w:type="dxa"/>
            <w:hideMark/>
          </w:tcPr>
          <w:p w:rsidR="00143211" w:rsidRPr="00CC0A02" w:rsidRDefault="00143211" w:rsidP="00D14CF1">
            <w:pPr>
              <w:jc w:val="both"/>
              <w:rPr>
                <w:sz w:val="24"/>
                <w:szCs w:val="24"/>
              </w:rPr>
            </w:pPr>
            <w:r w:rsidRPr="00CC0A02">
              <w:rPr>
                <w:noProof/>
                <w:sz w:val="24"/>
                <w:szCs w:val="24"/>
                <w:lang w:eastAsia="en-GB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77C7F208" wp14:editId="4C9D1D08">
                      <wp:simplePos x="0" y="0"/>
                      <wp:positionH relativeFrom="column">
                        <wp:posOffset>1576705</wp:posOffset>
                      </wp:positionH>
                      <wp:positionV relativeFrom="paragraph">
                        <wp:posOffset>123190</wp:posOffset>
                      </wp:positionV>
                      <wp:extent cx="287020" cy="255270"/>
                      <wp:effectExtent l="0" t="0" r="0" b="0"/>
                      <wp:wrapNone/>
                      <wp:docPr id="25" name="Text 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87020" cy="25463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143211" w:rsidRDefault="00143211" w:rsidP="00143211">
                                  <w:r>
                                    <w:t>A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77C7F208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25" o:spid="_x0000_s1026" type="#_x0000_t202" style="position:absolute;left:0;text-align:left;margin-left:124.15pt;margin-top:9.7pt;width:22.6pt;height:20.1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" filled="f" stroked="f" strokeweight=".5pt">
                      <v:textbox>
                        <w:txbxContent>
                          <w:p w:rsidR="00143211" w:rsidRDefault="00143211" w:rsidP="00143211">
                            <w:r>
                              <w:t>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  <w:sz w:val="24"/>
                <w:szCs w:val="24"/>
                <w:lang w:eastAsia="en-GB"/>
              </w:rPr>
              <w:drawing>
                <wp:inline distT="0" distB="0" distL="0" distR="0" wp14:anchorId="426FAD20" wp14:editId="515169B5">
                  <wp:extent cx="2307266" cy="2307266"/>
                  <wp:effectExtent l="0" t="0" r="0" b="0"/>
                  <wp:docPr id="53" name="Picture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06339" cy="230633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43" w:type="dxa"/>
            <w:hideMark/>
          </w:tcPr>
          <w:p w:rsidR="00143211" w:rsidRPr="00CC0A02" w:rsidRDefault="00143211" w:rsidP="00D14CF1">
            <w:pPr>
              <w:jc w:val="both"/>
              <w:rPr>
                <w:sz w:val="24"/>
                <w:szCs w:val="24"/>
              </w:rPr>
            </w:pPr>
            <w:r w:rsidRPr="00CC0A02">
              <w:rPr>
                <w:noProof/>
                <w:sz w:val="24"/>
                <w:szCs w:val="24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3B5130BA" wp14:editId="34C71F98">
                      <wp:simplePos x="0" y="0"/>
                      <wp:positionH relativeFrom="column">
                        <wp:posOffset>1683385</wp:posOffset>
                      </wp:positionH>
                      <wp:positionV relativeFrom="paragraph">
                        <wp:posOffset>125730</wp:posOffset>
                      </wp:positionV>
                      <wp:extent cx="287020" cy="254635"/>
                      <wp:effectExtent l="0" t="0" r="0" b="0"/>
                      <wp:wrapNone/>
                      <wp:docPr id="24" name="Text Box 2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87020" cy="25463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143211" w:rsidRDefault="00143211" w:rsidP="00143211">
                                  <w:r>
                                    <w:t>B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B5130BA" id="Text Box 24" o:spid="_x0000_s1027" type="#_x0000_t202" style="position:absolute;left:0;text-align:left;margin-left:132.55pt;margin-top:9.9pt;width:22.6pt;height:20.0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" filled="f" stroked="f" strokeweight=".5pt">
                      <v:textbox>
                        <w:txbxContent>
                          <w:p w:rsidR="00143211" w:rsidRDefault="00143211" w:rsidP="00143211">
                            <w:r>
                              <w:t>B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  <w:sz w:val="24"/>
                <w:szCs w:val="24"/>
                <w:lang w:eastAsia="en-GB"/>
              </w:rPr>
              <w:drawing>
                <wp:inline distT="0" distB="0" distL="0" distR="0" wp14:anchorId="5613E3C2" wp14:editId="541565A3">
                  <wp:extent cx="2307266" cy="2307266"/>
                  <wp:effectExtent l="0" t="0" r="0" b="0"/>
                  <wp:docPr id="54" name="Picture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06340" cy="230634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43211" w:rsidRPr="00CC0A02" w:rsidTr="00D14CF1">
        <w:tc>
          <w:tcPr>
            <w:tcW w:w="4643" w:type="dxa"/>
            <w:hideMark/>
          </w:tcPr>
          <w:p w:rsidR="00143211" w:rsidRPr="00CC0A02" w:rsidRDefault="00143211" w:rsidP="00D14CF1">
            <w:pPr>
              <w:jc w:val="both"/>
              <w:rPr>
                <w:sz w:val="24"/>
                <w:szCs w:val="24"/>
              </w:rPr>
            </w:pPr>
            <w:r w:rsidRPr="00CC0A02">
              <w:rPr>
                <w:noProof/>
                <w:sz w:val="24"/>
                <w:szCs w:val="24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53E90816" wp14:editId="2DE82715">
                      <wp:simplePos x="0" y="0"/>
                      <wp:positionH relativeFrom="column">
                        <wp:posOffset>4634865</wp:posOffset>
                      </wp:positionH>
                      <wp:positionV relativeFrom="paragraph">
                        <wp:posOffset>76835</wp:posOffset>
                      </wp:positionV>
                      <wp:extent cx="287020" cy="254635"/>
                      <wp:effectExtent l="0" t="0" r="0" b="0"/>
                      <wp:wrapNone/>
                      <wp:docPr id="28" name="Text 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87020" cy="25463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143211" w:rsidRDefault="00143211" w:rsidP="00143211">
                                  <w:r>
                                    <w:t>D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3E90816" id="Text Box 28" o:spid="_x0000_s1028" type="#_x0000_t202" style="position:absolute;left:0;text-align:left;margin-left:364.95pt;margin-top:6.05pt;width:22.6pt;height:20.0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" filled="f" stroked="f" strokeweight=".5pt">
                      <v:textbox>
                        <w:txbxContent>
                          <w:p w:rsidR="00143211" w:rsidRDefault="00143211" w:rsidP="00143211">
                            <w:r>
                              <w:t>D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CC0A02">
              <w:rPr>
                <w:noProof/>
                <w:sz w:val="24"/>
                <w:szCs w:val="24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3E302A78" wp14:editId="58DA0F44">
                      <wp:simplePos x="0" y="0"/>
                      <wp:positionH relativeFrom="column">
                        <wp:posOffset>1579880</wp:posOffset>
                      </wp:positionH>
                      <wp:positionV relativeFrom="paragraph">
                        <wp:posOffset>73660</wp:posOffset>
                      </wp:positionV>
                      <wp:extent cx="287020" cy="254635"/>
                      <wp:effectExtent l="0" t="0" r="0" b="0"/>
                      <wp:wrapNone/>
                      <wp:docPr id="23" name="Text Box 2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87020" cy="25463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143211" w:rsidRDefault="00143211" w:rsidP="00143211">
                                  <w:r>
                                    <w:t>C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E302A78" id="Text Box 23" o:spid="_x0000_s1029" type="#_x0000_t202" style="position:absolute;left:0;text-align:left;margin-left:124.4pt;margin-top:5.8pt;width:22.6pt;height:20.0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" filled="f" stroked="f" strokeweight=".5pt">
                      <v:textbox>
                        <w:txbxContent>
                          <w:p w:rsidR="00143211" w:rsidRDefault="00143211" w:rsidP="00143211">
                            <w:r>
                              <w:t>C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  <w:sz w:val="24"/>
                <w:szCs w:val="24"/>
                <w:lang w:eastAsia="en-GB"/>
              </w:rPr>
              <w:drawing>
                <wp:inline distT="0" distB="0" distL="0" distR="0" wp14:anchorId="40887D18" wp14:editId="4F33CFF1">
                  <wp:extent cx="2307266" cy="2307266"/>
                  <wp:effectExtent l="0" t="0" r="0" b="0"/>
                  <wp:docPr id="55" name="Picture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06340" cy="230634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43" w:type="dxa"/>
            <w:hideMark/>
          </w:tcPr>
          <w:p w:rsidR="00143211" w:rsidRPr="00CC0A02" w:rsidRDefault="00143211" w:rsidP="00D14CF1">
            <w:pPr>
              <w:jc w:val="both"/>
              <w:rPr>
                <w:sz w:val="24"/>
                <w:szCs w:val="24"/>
              </w:rPr>
            </w:pPr>
            <w:r>
              <w:rPr>
                <w:noProof/>
                <w:sz w:val="24"/>
                <w:szCs w:val="24"/>
                <w:lang w:eastAsia="en-GB"/>
              </w:rPr>
              <w:drawing>
                <wp:inline distT="0" distB="0" distL="0" distR="0" wp14:anchorId="11BD42AB" wp14:editId="24B3661A">
                  <wp:extent cx="2307265" cy="2307265"/>
                  <wp:effectExtent l="0" t="0" r="0" b="0"/>
                  <wp:docPr id="56" name="Picture 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06339" cy="230633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43211" w:rsidRPr="00CC0A02" w:rsidTr="00D14CF1">
        <w:tc>
          <w:tcPr>
            <w:tcW w:w="4643" w:type="dxa"/>
            <w:hideMark/>
          </w:tcPr>
          <w:p w:rsidR="00143211" w:rsidRPr="00CC0A02" w:rsidRDefault="00143211" w:rsidP="00D14CF1">
            <w:pPr>
              <w:jc w:val="both"/>
              <w:rPr>
                <w:noProof/>
                <w:sz w:val="24"/>
                <w:szCs w:val="24"/>
                <w:lang w:eastAsia="en-GB"/>
              </w:rPr>
            </w:pPr>
            <w:r w:rsidRPr="00CC0A02">
              <w:rPr>
                <w:noProof/>
                <w:sz w:val="24"/>
                <w:szCs w:val="24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1160ADF8" wp14:editId="44FEB140">
                      <wp:simplePos x="0" y="0"/>
                      <wp:positionH relativeFrom="column">
                        <wp:posOffset>4634865</wp:posOffset>
                      </wp:positionH>
                      <wp:positionV relativeFrom="paragraph">
                        <wp:posOffset>130810</wp:posOffset>
                      </wp:positionV>
                      <wp:extent cx="287020" cy="254635"/>
                      <wp:effectExtent l="0" t="0" r="0" b="0"/>
                      <wp:wrapNone/>
                      <wp:docPr id="38" name="Text Box 3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87020" cy="25463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143211" w:rsidRDefault="00143211" w:rsidP="00143211">
                                  <w:r>
                                    <w:t>F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160ADF8" id="Text Box 38" o:spid="_x0000_s1030" type="#_x0000_t202" style="position:absolute;left:0;text-align:left;margin-left:364.95pt;margin-top:10.3pt;width:22.6pt;height:20.0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" filled="f" stroked="f" strokeweight=".5pt">
                      <v:textbox>
                        <w:txbxContent>
                          <w:p w:rsidR="00143211" w:rsidRDefault="00143211" w:rsidP="00143211">
                            <w:r>
                              <w:t>F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CC0A02">
              <w:rPr>
                <w:noProof/>
                <w:sz w:val="24"/>
                <w:szCs w:val="24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79E2B9E4" wp14:editId="0A025146">
                      <wp:simplePos x="0" y="0"/>
                      <wp:positionH relativeFrom="column">
                        <wp:posOffset>1579880</wp:posOffset>
                      </wp:positionH>
                      <wp:positionV relativeFrom="paragraph">
                        <wp:posOffset>127635</wp:posOffset>
                      </wp:positionV>
                      <wp:extent cx="287020" cy="254635"/>
                      <wp:effectExtent l="0" t="0" r="0" b="0"/>
                      <wp:wrapNone/>
                      <wp:docPr id="39" name="Text Box 3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87020" cy="25463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143211" w:rsidRDefault="00143211" w:rsidP="00143211">
                                  <w:r>
                                    <w:t>E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9E2B9E4" id="Text Box 39" o:spid="_x0000_s1031" type="#_x0000_t202" style="position:absolute;left:0;text-align:left;margin-left:124.4pt;margin-top:10.05pt;width:22.6pt;height:20.0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" filled="f" stroked="f" strokeweight=".5pt">
                      <v:textbox>
                        <w:txbxContent>
                          <w:p w:rsidR="00143211" w:rsidRDefault="00143211" w:rsidP="00143211">
                            <w:r>
                              <w:t>E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  <w:sz w:val="24"/>
                <w:szCs w:val="24"/>
                <w:lang w:eastAsia="en-GB"/>
              </w:rPr>
              <w:drawing>
                <wp:inline distT="0" distB="0" distL="0" distR="0" wp14:anchorId="15F49E35" wp14:editId="64661E6F">
                  <wp:extent cx="2307266" cy="2307266"/>
                  <wp:effectExtent l="0" t="0" r="0" b="0"/>
                  <wp:docPr id="57" name="Picture 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06340" cy="230634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43" w:type="dxa"/>
            <w:hideMark/>
          </w:tcPr>
          <w:p w:rsidR="00143211" w:rsidRPr="00CC0A02" w:rsidRDefault="00143211" w:rsidP="00D14CF1">
            <w:pPr>
              <w:jc w:val="both"/>
              <w:rPr>
                <w:noProof/>
                <w:sz w:val="24"/>
                <w:szCs w:val="24"/>
                <w:lang w:eastAsia="en-GB"/>
              </w:rPr>
            </w:pPr>
            <w:r>
              <w:rPr>
                <w:noProof/>
                <w:sz w:val="24"/>
                <w:szCs w:val="24"/>
                <w:lang w:eastAsia="en-GB"/>
              </w:rPr>
              <w:drawing>
                <wp:inline distT="0" distB="0" distL="0" distR="0" wp14:anchorId="3CAA7798" wp14:editId="72BAD1F1">
                  <wp:extent cx="2307265" cy="2307265"/>
                  <wp:effectExtent l="0" t="0" r="0" b="0"/>
                  <wp:docPr id="58" name="Picture 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06339" cy="230633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43211" w:rsidRPr="00CC0A02" w:rsidTr="00D14CF1">
        <w:tc>
          <w:tcPr>
            <w:tcW w:w="9286" w:type="dxa"/>
            <w:gridSpan w:val="2"/>
            <w:hideMark/>
          </w:tcPr>
          <w:p w:rsidR="00143211" w:rsidRPr="00CC0A02" w:rsidRDefault="005B3296" w:rsidP="00144CAD">
            <w:pPr>
              <w:jc w:val="both"/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</w:pPr>
            <w:r>
              <w:rPr>
                <w:rFonts w:ascii="Times New Roman" w:hAnsi="Times New Roman" w:cs="Times New Roman"/>
                <w:b/>
                <w:noProof/>
                <w:sz w:val="24"/>
                <w:szCs w:val="24"/>
                <w:lang w:eastAsia="en-GB"/>
              </w:rPr>
              <w:t>Fig A</w:t>
            </w:r>
            <w:r w:rsidR="00143211" w:rsidRPr="00CC0A02">
              <w:rPr>
                <w:rFonts w:ascii="Times New Roman" w:hAnsi="Times New Roman" w:cs="Times New Roman"/>
                <w:b/>
                <w:noProof/>
                <w:sz w:val="24"/>
                <w:szCs w:val="24"/>
                <w:lang w:eastAsia="en-GB"/>
              </w:rPr>
              <w:t xml:space="preserve">: </w:t>
            </w:r>
            <w:r w:rsidR="00143211" w:rsidRPr="00CC0A02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t>Net CO</w:t>
            </w:r>
            <w:r w:rsidR="00143211" w:rsidRPr="00CC0A02">
              <w:rPr>
                <w:rFonts w:ascii="Times New Roman" w:hAnsi="Times New Roman" w:cs="Times New Roman"/>
                <w:noProof/>
                <w:sz w:val="24"/>
                <w:szCs w:val="24"/>
                <w:vertAlign w:val="subscript"/>
                <w:lang w:eastAsia="en-GB"/>
              </w:rPr>
              <w:t>2</w:t>
            </w:r>
            <w:r w:rsidR="00143211" w:rsidRPr="00CC0A02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t xml:space="preserve"> assimilation rate predicted by the 2-D model is plotted against the net CO</w:t>
            </w:r>
            <w:r w:rsidR="00143211" w:rsidRPr="00CC0A02">
              <w:rPr>
                <w:rFonts w:ascii="Times New Roman" w:hAnsi="Times New Roman" w:cs="Times New Roman"/>
                <w:noProof/>
                <w:sz w:val="24"/>
                <w:szCs w:val="24"/>
                <w:vertAlign w:val="subscript"/>
                <w:lang w:eastAsia="en-GB"/>
              </w:rPr>
              <w:t>2</w:t>
            </w:r>
            <w:r w:rsidR="00143211" w:rsidRPr="00CC0A02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t xml:space="preserve"> assimilation rate predicted by the 3-D model </w:t>
            </w:r>
            <w:r w:rsidR="00143211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t xml:space="preserve">in </w:t>
            </w:r>
            <w:r w:rsidR="00143211" w:rsidRPr="00CC0A02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fldChar w:fldCharType="begin"/>
            </w:r>
            <w:r w:rsidR="00144CAD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instrText xml:space="preserve"> ADDIN EN.CITE &lt;EndNote&gt;&lt;Cite&gt;&lt;Author&gt;Ho&lt;/Author&gt;&lt;Year&gt;2016&lt;/Year&gt;&lt;RecNum&gt;140&lt;/RecNum&gt;&lt;DisplayText&gt;[1]&lt;/DisplayText&gt;&lt;record&gt;&lt;rec-number&gt;140&lt;/rec-number&gt;&lt;foreign-keys&gt;&lt;key app="EN" db-id="t5vrzd294rt90letva4pdwva0a5vtx2rszsz" timestamp="1435068198"&gt;140&lt;/key&gt;&lt;/foreign-keys&gt;&lt;ref-type name="Journal Article"&gt;17&lt;/ref-type&gt;&lt;contributors&gt;&lt;authors&gt;&lt;author&gt;Ho, Q. T.&lt;/author&gt;&lt;author&gt;Berghuijs, H.N.C.&lt;/author&gt;&lt;author&gt;Watté, R.&lt;/author&gt;&lt;author&gt;Verboven, P.&lt;/author&gt;&lt;author&gt;Herremans, E.&lt;/author&gt;&lt;author&gt;Yin, X.&lt;/author&gt;&lt;author&gt;Retta, M.A.&lt;/author&gt;&lt;author&gt;Aernouts, B.&lt;/author&gt;&lt;author&gt;Saeys, W.&lt;/author&gt;&lt;author&gt;Helfen, L.&lt;/author&gt;&lt;author&gt;Farquhar, G. D.&lt;/author&gt;&lt;author&gt;Struik, P. C.&lt;/author&gt;&lt;author&gt;Nicolaï, B. M.&lt;/author&gt;&lt;/authors&gt;&lt;/contributors&gt;&lt;titles&gt;&lt;title&gt;&lt;style face="normal" font="default" size="100%"&gt;3-D microscale modeling of CO&lt;/style&gt;&lt;style face="subscript" font="default" size="100%"&gt;2&lt;/style&gt;&lt;style face="normal" font="default" size="100%"&gt; transport and light propagation in tomato leaves enlightens photosynthesis&lt;/style&gt;&lt;/title&gt;&lt;secondary-title&gt;Plant, Cell &amp;amp; Environment&lt;/secondary-title&gt;&lt;/titles&gt;&lt;periodical&gt;&lt;full-title&gt;Plant, Cell &amp;amp; Environment&lt;/full-title&gt;&lt;/periodical&gt;&lt;pages&gt;50-61&lt;/pages&gt;&lt;volume&gt;39&lt;/volume&gt;&lt;number&gt;1&lt;/number&gt;&lt;dates&gt;&lt;year&gt;2016&lt;/year&gt;&lt;/dates&gt;&lt;urls&gt;&lt;/urls&gt;&lt;electronic-resource-num&gt;10.1111/pce.12590&lt;/electronic-resource-num&gt;&lt;/record&gt;&lt;/Cite&gt;&lt;/EndNote&gt;</w:instrText>
            </w:r>
            <w:r w:rsidR="00143211" w:rsidRPr="00CC0A02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fldChar w:fldCharType="separate"/>
            </w:r>
            <w:r w:rsidR="00144CAD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t>[1]</w:t>
            </w:r>
            <w:r w:rsidR="00143211" w:rsidRPr="00CC0A02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fldChar w:fldCharType="end"/>
            </w:r>
            <w:r w:rsidR="00143211" w:rsidRPr="00CC0A02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t xml:space="preserve"> for three leaf types. These are “Admiro lower leaf” (A,</w:t>
            </w:r>
            <w:r w:rsidR="00143211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t xml:space="preserve"> </w:t>
            </w:r>
            <w:r w:rsidR="00143211" w:rsidRPr="00CC0A02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t>D), “Doloress lower leaf” (B,</w:t>
            </w:r>
            <w:r w:rsidR="00143211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t xml:space="preserve"> </w:t>
            </w:r>
            <w:r w:rsidR="00143211" w:rsidRPr="00CC0A02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t>E), “Growdena lower leaf” (C, F). Simulation with the 2-D model were run for two scenarios; (photo)respiratory CO</w:t>
            </w:r>
            <w:r w:rsidR="00143211" w:rsidRPr="00CC0A02">
              <w:rPr>
                <w:rFonts w:ascii="Times New Roman" w:hAnsi="Times New Roman" w:cs="Times New Roman"/>
                <w:noProof/>
                <w:sz w:val="24"/>
                <w:szCs w:val="24"/>
                <w:vertAlign w:val="subscript"/>
                <w:lang w:eastAsia="en-GB"/>
              </w:rPr>
              <w:t>2</w:t>
            </w:r>
            <w:r w:rsidR="00143211" w:rsidRPr="00CC0A02">
              <w:rPr>
                <w:rFonts w:ascii="Times New Roman" w:hAnsi="Times New Roman" w:cs="Times New Roman"/>
                <w:noProof/>
                <w:sz w:val="24"/>
                <w:szCs w:val="24"/>
                <w:lang w:eastAsia="en-GB"/>
              </w:rPr>
              <w:t xml:space="preserve"> release takes place in the inner cytosol (A-C) or in the cytosol gaps (D-F). The solid line is the 1 to 1 line.</w:t>
            </w:r>
          </w:p>
        </w:tc>
      </w:tr>
    </w:tbl>
    <w:p w:rsidR="00144CAD" w:rsidRDefault="00144CAD"/>
    <w:p w:rsidR="00144CAD" w:rsidRDefault="00144CAD"/>
    <w:p w:rsidR="00144CAD" w:rsidRDefault="00144CAD">
      <w:r>
        <w:br w:type="page"/>
      </w:r>
    </w:p>
    <w:p w:rsidR="00144CAD" w:rsidRPr="00144CAD" w:rsidRDefault="00144CAD" w:rsidP="00121D84">
      <w:pPr>
        <w:pStyle w:val="Kop2"/>
      </w:pPr>
      <w:r>
        <w:lastRenderedPageBreak/>
        <w:t xml:space="preserve">References </w:t>
      </w:r>
    </w:p>
    <w:p w:rsidR="00014CC5" w:rsidRPr="00014CC5" w:rsidRDefault="00144CAD" w:rsidP="00014CC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14CC5">
        <w:rPr>
          <w:rFonts w:ascii="Times New Roman" w:hAnsi="Times New Roman" w:cs="Times New Roman"/>
          <w:sz w:val="24"/>
          <w:szCs w:val="24"/>
        </w:rPr>
        <w:fldChar w:fldCharType="begin"/>
      </w:r>
      <w:r w:rsidRPr="00014CC5">
        <w:rPr>
          <w:rFonts w:ascii="Times New Roman" w:hAnsi="Times New Roman" w:cs="Times New Roman"/>
          <w:sz w:val="24"/>
          <w:szCs w:val="24"/>
          <w:lang w:val="nl-NL"/>
        </w:rPr>
        <w:instrText xml:space="preserve"> ADDIN EN.REFLIST </w:instrText>
      </w:r>
      <w:r w:rsidRPr="00014CC5">
        <w:rPr>
          <w:rFonts w:ascii="Times New Roman" w:hAnsi="Times New Roman" w:cs="Times New Roman"/>
          <w:sz w:val="24"/>
          <w:szCs w:val="24"/>
        </w:rPr>
        <w:fldChar w:fldCharType="separate"/>
      </w:r>
      <w:r w:rsidR="00014CC5" w:rsidRPr="00014CC5">
        <w:rPr>
          <w:rFonts w:ascii="Times New Roman" w:hAnsi="Times New Roman" w:cs="Times New Roman"/>
          <w:sz w:val="24"/>
          <w:szCs w:val="24"/>
        </w:rPr>
        <w:t>1. Ho QT, Berghuijs HNC, Watté R, Verboven P, Herremans E, et al. (2016) 3-D microscale modeling of CO</w:t>
      </w:r>
      <w:r w:rsidR="00014CC5" w:rsidRPr="00014CC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14CC5" w:rsidRPr="00014CC5">
        <w:rPr>
          <w:rFonts w:ascii="Times New Roman" w:hAnsi="Times New Roman" w:cs="Times New Roman"/>
          <w:sz w:val="24"/>
          <w:szCs w:val="24"/>
        </w:rPr>
        <w:t xml:space="preserve"> transport and light propagation in tomato leaves enlightens photosynthesis. Plant, Cell &amp; Environment 39: 50-61.</w:t>
      </w:r>
    </w:p>
    <w:p w:rsidR="00014CC5" w:rsidRPr="00014CC5" w:rsidRDefault="00014CC5" w:rsidP="00014CC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14CC5">
        <w:rPr>
          <w:rFonts w:ascii="Times New Roman" w:hAnsi="Times New Roman" w:cs="Times New Roman"/>
          <w:sz w:val="24"/>
          <w:szCs w:val="24"/>
        </w:rPr>
        <w:t>2. Verboven P, Herremans E, Helfen L, Ho QT, Abera M, et al. (2015) Synchrotron X-ray computed laminography of the three-dimensional anatomy of tomato leaves. Plant Journal 81: 169-182.</w:t>
      </w:r>
    </w:p>
    <w:p w:rsidR="00014CC5" w:rsidRPr="00014CC5" w:rsidRDefault="00014CC5" w:rsidP="00014CC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14CC5">
        <w:rPr>
          <w:rFonts w:ascii="Times New Roman" w:hAnsi="Times New Roman" w:cs="Times New Roman"/>
          <w:sz w:val="24"/>
          <w:szCs w:val="24"/>
        </w:rPr>
        <w:t>3. Watté R, Aernouts B, Van Beers R, Herremans E, Ho QT, et al. (2015) Modeling the propagation of light in realistic tissue structures with MMC-fpf: a meshed Monte Carlo method with free phase function. Optics Express 23: 17467-17486.</w:t>
      </w:r>
    </w:p>
    <w:p w:rsidR="00014CC5" w:rsidRPr="00014CC5" w:rsidRDefault="00014CC5" w:rsidP="00014CC5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14CC5">
        <w:rPr>
          <w:rFonts w:ascii="Times New Roman" w:hAnsi="Times New Roman" w:cs="Times New Roman"/>
          <w:sz w:val="24"/>
          <w:szCs w:val="24"/>
        </w:rPr>
        <w:t>4. Tholen D, Zhu XG (2011) The mechanistic basis of internal conductance: a theoretical analysis of mesophyll cell photosynthesis and CO</w:t>
      </w:r>
      <w:r w:rsidRPr="00014CC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014CC5">
        <w:rPr>
          <w:rFonts w:ascii="Times New Roman" w:hAnsi="Times New Roman" w:cs="Times New Roman"/>
          <w:sz w:val="24"/>
          <w:szCs w:val="24"/>
        </w:rPr>
        <w:t xml:space="preserve"> diffusion. Plant Physiology 156: 90-105.</w:t>
      </w:r>
    </w:p>
    <w:p w:rsidR="007B5B84" w:rsidRDefault="00144CAD">
      <w:r w:rsidRPr="00014CC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B5B8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vrzd294rt90letva4pdwva0a5vtx2rszsz&quot;&gt;ReviewLibrary&lt;record-ids&gt;&lt;item&gt;72&lt;/item&gt;&lt;/record-ids&gt;&lt;/item&gt;&lt;/Libraries&gt;"/>
  </w:docVars>
  <w:rsids>
    <w:rsidRoot w:val="00143211"/>
    <w:rsid w:val="00014CC5"/>
    <w:rsid w:val="00073F06"/>
    <w:rsid w:val="0009307B"/>
    <w:rsid w:val="00121D84"/>
    <w:rsid w:val="00143211"/>
    <w:rsid w:val="00144CAD"/>
    <w:rsid w:val="001E0762"/>
    <w:rsid w:val="00404E2C"/>
    <w:rsid w:val="0054441C"/>
    <w:rsid w:val="005530E1"/>
    <w:rsid w:val="005B3296"/>
    <w:rsid w:val="00686E9E"/>
    <w:rsid w:val="00710510"/>
    <w:rsid w:val="00772EEC"/>
    <w:rsid w:val="008F2932"/>
    <w:rsid w:val="00AD47A3"/>
    <w:rsid w:val="00E55B70"/>
    <w:rsid w:val="00FC6C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9A133C"/>
  <w15:chartTrackingRefBased/>
  <w15:docId w15:val="{02CA6750-FEA6-4D9B-8095-8E6F848D23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E55B70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b/>
      <w:sz w:val="36"/>
      <w:szCs w:val="32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E55B70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b/>
      <w:sz w:val="32"/>
      <w:szCs w:val="26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143211"/>
    <w:pPr>
      <w:spacing w:after="0" w:line="240" w:lineRule="auto"/>
    </w:pPr>
    <w:rPr>
      <w:rFonts w:ascii="Verdana" w:hAnsi="Verdana"/>
      <w:sz w:val="17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ard"/>
    <w:link w:val="EndNoteBibliographyTitleChar"/>
    <w:rsid w:val="00144CA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144CA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144CA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144CAD"/>
    <w:rPr>
      <w:rFonts w:ascii="Calibri" w:hAnsi="Calibri"/>
      <w:noProof/>
      <w:lang w:val="en-US"/>
    </w:rPr>
  </w:style>
  <w:style w:type="character" w:customStyle="1" w:styleId="Kop1Char">
    <w:name w:val="Kop 1 Char"/>
    <w:basedOn w:val="Standaardalinea-lettertype"/>
    <w:link w:val="Kop1"/>
    <w:uiPriority w:val="9"/>
    <w:rsid w:val="00E55B70"/>
    <w:rPr>
      <w:rFonts w:ascii="Times New Roman" w:eastAsiaTheme="majorEastAsia" w:hAnsi="Times New Roman" w:cstheme="majorBidi"/>
      <w:b/>
      <w:sz w:val="36"/>
      <w:szCs w:val="32"/>
    </w:rPr>
  </w:style>
  <w:style w:type="character" w:customStyle="1" w:styleId="Kop2Char">
    <w:name w:val="Kop 2 Char"/>
    <w:basedOn w:val="Standaardalinea-lettertype"/>
    <w:link w:val="Kop2"/>
    <w:uiPriority w:val="9"/>
    <w:rsid w:val="00E55B70"/>
    <w:rPr>
      <w:rFonts w:ascii="Times New Roman" w:eastAsiaTheme="majorEastAsia" w:hAnsi="Times New Roman" w:cstheme="majorBidi"/>
      <w:b/>
      <w:sz w:val="32"/>
      <w:szCs w:val="26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014CC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014CC5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1D0DC8-ACF9-4E47-A9D8-EA498CBA6E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3786</Words>
  <Characters>20826</Characters>
  <Application>Microsoft Office Word</Application>
  <DocSecurity>0</DocSecurity>
  <Lines>173</Lines>
  <Paragraphs>4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45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bruiker</dc:creator>
  <cp:keywords/>
  <dc:description/>
  <cp:lastModifiedBy>Gebruiker</cp:lastModifiedBy>
  <cp:revision>4</cp:revision>
  <dcterms:created xsi:type="dcterms:W3CDTF">2017-08-22T14:10:00Z</dcterms:created>
  <dcterms:modified xsi:type="dcterms:W3CDTF">2017-08-24T18:15:00Z</dcterms:modified>
</cp:coreProperties>
</file>